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DAD05" w14:textId="2D9C9FC5" w:rsidR="00965BA5" w:rsidRPr="006B25FC" w:rsidRDefault="003200FE" w:rsidP="00B0667F">
      <w:pPr>
        <w:spacing w:line="360" w:lineRule="auto"/>
        <w:jc w:val="center"/>
        <w:rPr>
          <w:b/>
          <w:bCs/>
        </w:rPr>
      </w:pPr>
      <w:r>
        <w:rPr>
          <w:b/>
          <w:bCs/>
        </w:rPr>
        <w:t xml:space="preserve">Analysis of chromatin </w:t>
      </w:r>
      <w:r w:rsidR="00DD5E96">
        <w:rPr>
          <w:b/>
          <w:bCs/>
        </w:rPr>
        <w:t xml:space="preserve">interaction and </w:t>
      </w:r>
      <w:r>
        <w:rPr>
          <w:b/>
          <w:bCs/>
        </w:rPr>
        <w:t xml:space="preserve">accessibility by </w:t>
      </w:r>
      <w:r w:rsidR="00255309" w:rsidRPr="006B25FC">
        <w:rPr>
          <w:b/>
          <w:bCs/>
        </w:rPr>
        <w:t>Trac-looping</w:t>
      </w:r>
    </w:p>
    <w:p w14:paraId="5FF368F9" w14:textId="180EF6A5" w:rsidR="00255309" w:rsidRDefault="00255309" w:rsidP="00B0667F">
      <w:pPr>
        <w:spacing w:line="360" w:lineRule="auto"/>
      </w:pPr>
    </w:p>
    <w:p w14:paraId="4968634D" w14:textId="53BF0030" w:rsidR="006B25FC" w:rsidRDefault="003200FE" w:rsidP="00B0667F">
      <w:pPr>
        <w:spacing w:line="360" w:lineRule="auto"/>
        <w:jc w:val="center"/>
      </w:pPr>
      <w:r w:rsidRPr="00B0667F">
        <w:t>Shuai Liu, Qingsong Tang, Keji Zhao</w:t>
      </w:r>
    </w:p>
    <w:p w14:paraId="468AB578" w14:textId="77777777" w:rsidR="006C0490" w:rsidRDefault="006C0490" w:rsidP="00B0667F">
      <w:pPr>
        <w:pStyle w:val="ListParagraph"/>
        <w:spacing w:line="360" w:lineRule="auto"/>
        <w:jc w:val="center"/>
        <w:rPr>
          <w:iCs/>
          <w:color w:val="000000" w:themeColor="text1"/>
        </w:rPr>
      </w:pPr>
      <w:r w:rsidRPr="00137F8C">
        <w:rPr>
          <w:iCs/>
          <w:color w:val="000000" w:themeColor="text1"/>
        </w:rPr>
        <w:t xml:space="preserve">Laboratory of </w:t>
      </w:r>
      <w:r>
        <w:rPr>
          <w:iCs/>
          <w:color w:val="000000" w:themeColor="text1"/>
        </w:rPr>
        <w:t>Epigenome Biology, Systems Biology Center, Division of Intramural Research, National Heart, Lung and Blood Institute, National Institutes of Health, Bethesda, Maryland, USA</w:t>
      </w:r>
    </w:p>
    <w:p w14:paraId="48B6ACE9" w14:textId="77777777" w:rsidR="003200FE" w:rsidRDefault="003200FE" w:rsidP="00B0667F">
      <w:pPr>
        <w:spacing w:line="360" w:lineRule="auto"/>
        <w:jc w:val="center"/>
        <w:rPr>
          <w:b/>
          <w:bCs/>
        </w:rPr>
      </w:pPr>
    </w:p>
    <w:p w14:paraId="1118D7C9" w14:textId="29DE1F6D" w:rsidR="00255309" w:rsidRPr="006B25FC" w:rsidRDefault="00255309" w:rsidP="00B0667F">
      <w:pPr>
        <w:spacing w:line="360" w:lineRule="auto"/>
        <w:rPr>
          <w:b/>
          <w:bCs/>
        </w:rPr>
      </w:pPr>
      <w:r w:rsidRPr="006B25FC">
        <w:rPr>
          <w:b/>
          <w:bCs/>
        </w:rPr>
        <w:t>Abstract</w:t>
      </w:r>
    </w:p>
    <w:p w14:paraId="1635E0DF" w14:textId="42046706" w:rsidR="00255309" w:rsidRDefault="00255309" w:rsidP="00B0667F">
      <w:pPr>
        <w:spacing w:line="360" w:lineRule="auto"/>
      </w:pPr>
    </w:p>
    <w:p w14:paraId="3DF116DD" w14:textId="5E2D2532" w:rsidR="00B4507C" w:rsidRDefault="00B4507C" w:rsidP="00B0667F">
      <w:pPr>
        <w:spacing w:line="360" w:lineRule="auto"/>
      </w:pPr>
      <w:r>
        <w:t xml:space="preserve">Spatial organization of the genome modulates pivotal biological processes. </w:t>
      </w:r>
      <w:r w:rsidR="00066326">
        <w:t xml:space="preserve">The emerging new technologies have </w:t>
      </w:r>
      <w:r w:rsidR="002E7DD4">
        <w:t>provided</w:t>
      </w:r>
      <w:r w:rsidR="00066326">
        <w:t xml:space="preserve"> novel insights into genome structure and its role in regulating cell activities. </w:t>
      </w:r>
      <w:r w:rsidR="002E7DD4">
        <w:t>To examine the genome-wide chromatin interactions at accessible chromatin regions, w</w:t>
      </w:r>
      <w:r w:rsidR="006B25FC">
        <w:t xml:space="preserve">e developed a </w:t>
      </w:r>
      <w:r w:rsidR="002E7DD4">
        <w:t xml:space="preserve">DNA </w:t>
      </w:r>
      <w:r w:rsidR="006B25FC">
        <w:t>transposase-mediated analysis of chromatin looping (Trac-looping) method for simultaneously detecting chromatin interactions and chromatin accessibility. Here, we describe a detailed protocol of generating Trac-looping libraries.</w:t>
      </w:r>
    </w:p>
    <w:p w14:paraId="2AFE47B4" w14:textId="78118C65" w:rsidR="00255309" w:rsidRDefault="00255309" w:rsidP="00B0667F">
      <w:pPr>
        <w:spacing w:line="360" w:lineRule="auto"/>
      </w:pPr>
    </w:p>
    <w:p w14:paraId="5443EDE2" w14:textId="5893EABA" w:rsidR="00255309" w:rsidRPr="006B25FC" w:rsidRDefault="00255309" w:rsidP="00B0667F">
      <w:pPr>
        <w:spacing w:line="360" w:lineRule="auto"/>
        <w:rPr>
          <w:b/>
          <w:bCs/>
        </w:rPr>
      </w:pPr>
      <w:r w:rsidRPr="006B25FC">
        <w:rPr>
          <w:b/>
          <w:bCs/>
        </w:rPr>
        <w:t>Key words</w:t>
      </w:r>
    </w:p>
    <w:p w14:paraId="65669C93" w14:textId="6CD9F979" w:rsidR="00255309" w:rsidRDefault="00255309" w:rsidP="00B0667F">
      <w:pPr>
        <w:spacing w:line="360" w:lineRule="auto"/>
      </w:pPr>
    </w:p>
    <w:p w14:paraId="01449703" w14:textId="168ACE18" w:rsidR="006B25FC" w:rsidRDefault="006B25FC" w:rsidP="00B0667F">
      <w:pPr>
        <w:spacing w:line="360" w:lineRule="auto"/>
      </w:pPr>
      <w:r>
        <w:t>Genome structure, Tn5, Trac-looping, Chromatin looping, Chromatin accessibility</w:t>
      </w:r>
    </w:p>
    <w:p w14:paraId="3CA12F95" w14:textId="77777777" w:rsidR="006B25FC" w:rsidRDefault="006B25FC" w:rsidP="00B0667F">
      <w:pPr>
        <w:spacing w:line="360" w:lineRule="auto"/>
      </w:pPr>
    </w:p>
    <w:p w14:paraId="36362626" w14:textId="66113167" w:rsidR="00255309" w:rsidRPr="006B25FC" w:rsidRDefault="00255309" w:rsidP="00B0667F">
      <w:pPr>
        <w:spacing w:line="360" w:lineRule="auto"/>
        <w:rPr>
          <w:b/>
          <w:bCs/>
        </w:rPr>
      </w:pPr>
      <w:r w:rsidRPr="006B25FC">
        <w:rPr>
          <w:b/>
          <w:bCs/>
        </w:rPr>
        <w:t>1 Introduction</w:t>
      </w:r>
    </w:p>
    <w:p w14:paraId="45B3CCC3" w14:textId="052D81E9" w:rsidR="00255309" w:rsidRDefault="00255309" w:rsidP="00B0667F">
      <w:pPr>
        <w:spacing w:line="360" w:lineRule="auto"/>
      </w:pPr>
    </w:p>
    <w:p w14:paraId="17725845" w14:textId="41EDBD90" w:rsidR="00F51692" w:rsidRDefault="009F16AD" w:rsidP="00B0667F">
      <w:pPr>
        <w:spacing w:line="360" w:lineRule="auto"/>
      </w:pPr>
      <w:r>
        <w:t>Genome architecture plays important regulatory role in orchestrating spatial and temporal gene expression</w:t>
      </w:r>
      <w:r w:rsidR="00240F65">
        <w:fldChar w:fldCharType="begin">
          <w:fldData xml:space="preserve">PEVuZE5vdGU+PENpdGU+PEF1dGhvcj5Cb25ldjwvQXV0aG9yPjxZZWFyPjIwMTY8L1llYXI+PFJl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</w:fldData>
        </w:fldChar>
      </w:r>
      <w:r w:rsidR="00240F65">
        <w:instrText xml:space="preserve"> ADDIN EN.CITE </w:instrText>
      </w:r>
      <w:r w:rsidR="00240F65">
        <w:fldChar w:fldCharType="begin">
          <w:fldData xml:space="preserve">PEVuZE5vdGU+PENpdGU+PEF1dGhvcj5Cb25ldjwvQXV0aG9yPjxZZWFyPjIwMTY8L1llYXI+PFJl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</w:fldData>
        </w:fldChar>
      </w:r>
      <w:r w:rsidR="00240F65">
        <w:instrText xml:space="preserve"> ADDIN EN.CITE.DATA </w:instrText>
      </w:r>
      <w:r w:rsidR="00240F65">
        <w:fldChar w:fldCharType="end"/>
      </w:r>
      <w:r w:rsidR="00240F65">
        <w:fldChar w:fldCharType="separate"/>
      </w:r>
      <w:r w:rsidR="00240F65" w:rsidRPr="00240F65">
        <w:rPr>
          <w:noProof/>
          <w:vertAlign w:val="superscript"/>
        </w:rPr>
        <w:t>1-4</w:t>
      </w:r>
      <w:r w:rsidR="00240F65">
        <w:fldChar w:fldCharType="end"/>
      </w:r>
      <w:r>
        <w:t>.</w:t>
      </w:r>
      <w:r w:rsidR="00C924F9">
        <w:t xml:space="preserve"> Our understanding of genome organization has been </w:t>
      </w:r>
      <w:r w:rsidR="00C924F9" w:rsidRPr="00547908">
        <w:t xml:space="preserve">revolutionized by </w:t>
      </w:r>
      <w:r w:rsidR="00810245" w:rsidRPr="00547908">
        <w:t>the development of cutting-edge technologies for probing chromatin structures</w:t>
      </w:r>
      <w:r w:rsidR="00240F65" w:rsidRPr="00547908">
        <w:fldChar w:fldCharType="begin">
          <w:fldData xml:space="preserve">PEVuZE5vdGU+PENpdGU+PEF1dGhvcj5ZdTwvQXV0aG9yPjxZZWFyPjIwMTc8L1llYXI+PFJlY051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</w:fldData>
        </w:fldChar>
      </w:r>
      <w:r w:rsidR="00240F65" w:rsidRPr="00547908">
        <w:instrText xml:space="preserve"> ADDIN EN.CITE </w:instrText>
      </w:r>
      <w:r w:rsidR="00240F65" w:rsidRPr="00547908">
        <w:fldChar w:fldCharType="begin">
          <w:fldData xml:space="preserve">PEVuZE5vdGU+PENpdGU+PEF1dGhvcj5ZdTwvQXV0aG9yPjxZZWFyPjIwMTc8L1llYXI+PFJlY051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</w:fldData>
        </w:fldChar>
      </w:r>
      <w:r w:rsidR="00240F65" w:rsidRPr="00547908">
        <w:instrText xml:space="preserve"> ADDIN EN.CITE.DATA </w:instrText>
      </w:r>
      <w:r w:rsidR="00240F65" w:rsidRPr="00547908">
        <w:fldChar w:fldCharType="end"/>
      </w:r>
      <w:r w:rsidR="00240F65" w:rsidRPr="00547908">
        <w:fldChar w:fldCharType="separate"/>
      </w:r>
      <w:r w:rsidR="00240F65" w:rsidRPr="00547908">
        <w:rPr>
          <w:noProof/>
          <w:vertAlign w:val="superscript"/>
        </w:rPr>
        <w:t>5-10</w:t>
      </w:r>
      <w:r w:rsidR="00240F65" w:rsidRPr="00547908">
        <w:fldChar w:fldCharType="end"/>
      </w:r>
      <w:r w:rsidR="00C76C35" w:rsidRPr="00547908">
        <w:t xml:space="preserve"> </w:t>
      </w:r>
      <w:r w:rsidR="00C76C35" w:rsidRPr="00547908">
        <w:fldChar w:fldCharType="begin">
          <w:fldData xml:space="preserve">Ym4+MTA5Ny00MTcyIChFbGVjdHJvbmljKSYjeEQ7MDA5Mi04Njc0IChMaW5raW5nKTwvaXNibj48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</w:fldData>
        </w:fldChar>
      </w:r>
      <w:r w:rsidR="00A73731" w:rsidRPr="00547908">
        <w:instrText xml:space="preserve"> ADDIN EN.CITE </w:instrText>
      </w:r>
      <w:r w:rsidR="00A73731" w:rsidRPr="00547908">
        <w:fldChar w:fldCharType="begin">
          <w:fldData xml:space="preserve">PEVuZE5vdGU+PENpdGU+PEF1dGhvcj5MaWViZXJtYW4tQWlkZW48L0F1dGhvcj48WWVhcj4yMDA5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==
</w:fldData>
        </w:fldChar>
      </w:r>
      <w:r w:rsidR="00A73731" w:rsidRPr="00547908">
        <w:instrText xml:space="preserve"> ADDIN EN.CITE.DATA </w:instrText>
      </w:r>
      <w:r w:rsidR="00A73731" w:rsidRPr="00547908">
        <w:fldChar w:fldCharType="end"/>
      </w:r>
      <w:r w:rsidR="00A73731" w:rsidRPr="00547908">
        <w:fldChar w:fldCharType="begin">
          <w:fldData xml:space="preserve">Ym4+MTA5Ny00MTcyIChFbGVjdHJvbmljKSYjeEQ7MDA5Mi04Njc0IChMaW5raW5nKTwvaXNibj48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</w:fldData>
        </w:fldChar>
      </w:r>
      <w:r w:rsidR="00A73731" w:rsidRPr="00547908">
        <w:instrText xml:space="preserve"> ADDIN EN.CITE.DATA </w:instrText>
      </w:r>
      <w:r w:rsidR="00A73731" w:rsidRPr="00547908">
        <w:fldChar w:fldCharType="end"/>
      </w:r>
      <w:r w:rsidR="00C76C35" w:rsidRPr="00547908">
        <w:fldChar w:fldCharType="separate"/>
      </w:r>
      <w:r w:rsidR="00A73731" w:rsidRPr="00547908">
        <w:rPr>
          <w:noProof/>
          <w:vertAlign w:val="superscript"/>
        </w:rPr>
        <w:t>11-22</w:t>
      </w:r>
      <w:r w:rsidR="00C76C35" w:rsidRPr="00547908">
        <w:fldChar w:fldCharType="end"/>
      </w:r>
      <w:r w:rsidR="008D3CB6" w:rsidRPr="00547908">
        <w:t xml:space="preserve"> </w:t>
      </w:r>
      <w:r w:rsidR="00C76C35" w:rsidRPr="00547908">
        <w:t>.</w:t>
      </w:r>
      <w:r w:rsidR="008D3CB6" w:rsidRPr="00547908">
        <w:t>The</w:t>
      </w:r>
      <w:r w:rsidR="008D3CB6">
        <w:t xml:space="preserve"> spatial organization of the genome has a hierarchical pattern</w:t>
      </w:r>
      <w:r w:rsidR="00240F65">
        <w:fldChar w:fldCharType="begin">
          <w:fldData xml:space="preserve">PEVuZE5vdGU+PENpdGU+PEF1dGhvcj5ZdTwvQXV0aG9yPjxZZWFyPjIwMTc8L1llYXI+PFJlY051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</w:fldData>
        </w:fldChar>
      </w:r>
      <w:r w:rsidR="00A73731">
        <w:instrText xml:space="preserve"> ADDIN EN.CITE </w:instrText>
      </w:r>
      <w:r w:rsidR="00A73731">
        <w:fldChar w:fldCharType="begin">
          <w:fldData xml:space="preserve">PEVuZE5vdGU+PENpdGU+PEF1dGhvcj5ZdTwvQXV0aG9yPjxZZWFyPjIwMTc8L1llYXI+PFJlY051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</w:fldData>
        </w:fldChar>
      </w:r>
      <w:r w:rsidR="00A73731">
        <w:instrText xml:space="preserve"> ADDIN EN.CITE.DATA </w:instrText>
      </w:r>
      <w:r w:rsidR="00A73731">
        <w:fldChar w:fldCharType="end"/>
      </w:r>
      <w:r w:rsidR="00240F65">
        <w:fldChar w:fldCharType="separate"/>
      </w:r>
      <w:r w:rsidR="00A73731" w:rsidRPr="00A73731">
        <w:rPr>
          <w:noProof/>
          <w:vertAlign w:val="superscript"/>
        </w:rPr>
        <w:t>5,23</w:t>
      </w:r>
      <w:r w:rsidR="00240F65">
        <w:fldChar w:fldCharType="end"/>
      </w:r>
      <w:r w:rsidR="008D3CB6">
        <w:t xml:space="preserve">. </w:t>
      </w:r>
      <w:r w:rsidR="00682D53">
        <w:t>Each chromosome resides preferentially in separated territory</w:t>
      </w:r>
      <w:r w:rsidR="00240F65">
        <w:fldChar w:fldCharType="begin">
          <w:fldData xml:space="preserve">PEVuZE5vdGU+PENpdGU+PEF1dGhvcj5MaWViZXJtYW4tQWlkZW48L0F1dGhvcj48WWVhcj4yMDA5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</w:fldData>
        </w:fldChar>
      </w:r>
      <w:r w:rsidR="00A73731">
        <w:instrText xml:space="preserve"> ADDIN EN.CITE </w:instrText>
      </w:r>
      <w:r w:rsidR="00A73731">
        <w:fldChar w:fldCharType="begin">
          <w:fldData xml:space="preserve">PEVuZE5vdGU+PENpdGU+PEF1dGhvcj5MaWViZXJtYW4tQWlkZW48L0F1dGhvcj48WWVhcj4yMDA5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</w:fldData>
        </w:fldChar>
      </w:r>
      <w:r w:rsidR="00A73731">
        <w:instrText xml:space="preserve"> ADDIN EN.CITE.DATA </w:instrText>
      </w:r>
      <w:r w:rsidR="00A73731">
        <w:fldChar w:fldCharType="end"/>
      </w:r>
      <w:r w:rsidR="00240F65">
        <w:fldChar w:fldCharType="separate"/>
      </w:r>
      <w:r w:rsidR="00A73731" w:rsidRPr="00A73731">
        <w:rPr>
          <w:noProof/>
          <w:vertAlign w:val="superscript"/>
        </w:rPr>
        <w:t>11</w:t>
      </w:r>
      <w:r w:rsidR="00240F65">
        <w:fldChar w:fldCharType="end"/>
      </w:r>
      <w:r w:rsidR="00853031">
        <w:t xml:space="preserve">. </w:t>
      </w:r>
      <w:r w:rsidR="006C5687">
        <w:t>Based on the openness status of chromatin regions, they are separated into ‘compartment A’ (open) and ‘compartment B’ (closed)</w:t>
      </w:r>
      <w:r w:rsidR="00240F65">
        <w:fldChar w:fldCharType="begin">
          <w:fldData xml:space="preserve">PEVuZE5vdGU+PENpdGU+PEF1dGhvcj5MaWViZXJtYW4tQWlkZW48L0F1dGhvcj48WWVhcj4yMDA5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OyBCcm9hZCBJbnN0aXR1dGUgb2YgTUlUIGFuZCBIYXJ2YXJk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==
</w:fldData>
        </w:fldChar>
      </w:r>
      <w:r w:rsidR="00A73731">
        <w:instrText xml:space="preserve"> ADDIN EN.CITE </w:instrText>
      </w:r>
      <w:r w:rsidR="00A73731">
        <w:fldChar w:fldCharType="begin">
          <w:fldData xml:space="preserve">PEVuZE5vdGU+PENpdGU+PEF1dGhvcj5MaWViZXJtYW4tQWlkZW48L0F1dGhvcj48WWVhcj4yMDA5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OyBCcm9hZCBJbnN0aXR1dGUgb2YgTUlUIGFuZCBIYXJ2YXJk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==
</w:fldData>
        </w:fldChar>
      </w:r>
      <w:r w:rsidR="00A73731">
        <w:instrText xml:space="preserve"> ADDIN EN.CITE.DATA </w:instrText>
      </w:r>
      <w:r w:rsidR="00A73731">
        <w:fldChar w:fldCharType="end"/>
      </w:r>
      <w:r w:rsidR="00240F65">
        <w:fldChar w:fldCharType="separate"/>
      </w:r>
      <w:r w:rsidR="00A73731" w:rsidRPr="00A73731">
        <w:rPr>
          <w:noProof/>
          <w:vertAlign w:val="superscript"/>
        </w:rPr>
        <w:t>11,12,24</w:t>
      </w:r>
      <w:r w:rsidR="00240F65">
        <w:fldChar w:fldCharType="end"/>
      </w:r>
      <w:r w:rsidR="006C5687">
        <w:t>.</w:t>
      </w:r>
      <w:r w:rsidR="007378CB">
        <w:t xml:space="preserve"> At the scale of hundreds of kilobases</w:t>
      </w:r>
      <w:r w:rsidR="00284F91">
        <w:t xml:space="preserve"> to several megabases, chromatins fold into topologically associating domains (TADs), which are enriched of chromatin interactions within the domain</w:t>
      </w:r>
      <w:r w:rsidR="00240F65">
        <w:fldChar w:fldCharType="begin">
          <w:fldData xml:space="preserve">PEVuZE5vdGU+PENpdGU+PEF1dGhvcj5EaXhvbjwvQXV0aG9yPjxZZWFyPjIwMTI8L1llYXI+PFJl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</w:fldData>
        </w:fldChar>
      </w:r>
      <w:r w:rsidR="00A73731">
        <w:instrText xml:space="preserve"> ADDIN EN.CITE </w:instrText>
      </w:r>
      <w:r w:rsidR="00A73731">
        <w:fldChar w:fldCharType="begin">
          <w:fldData xml:space="preserve">PEVuZE5vdGU+PENpdGU+PEF1dGhvcj5EaXhvbjwvQXV0aG9yPjxZZWFyPjIwMTI8L1llYXI+PFJl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</w:fldData>
        </w:fldChar>
      </w:r>
      <w:r w:rsidR="00A73731">
        <w:instrText xml:space="preserve"> ADDIN EN.CITE.DATA </w:instrText>
      </w:r>
      <w:r w:rsidR="00A73731">
        <w:fldChar w:fldCharType="end"/>
      </w:r>
      <w:r w:rsidR="00240F65">
        <w:fldChar w:fldCharType="separate"/>
      </w:r>
      <w:r w:rsidR="00A73731" w:rsidRPr="00A73731">
        <w:rPr>
          <w:noProof/>
          <w:vertAlign w:val="superscript"/>
        </w:rPr>
        <w:t>25-27</w:t>
      </w:r>
      <w:r w:rsidR="00240F65">
        <w:fldChar w:fldCharType="end"/>
      </w:r>
      <w:r w:rsidR="00284F91">
        <w:t>.</w:t>
      </w:r>
      <w:r w:rsidR="006E49BB">
        <w:t xml:space="preserve"> </w:t>
      </w:r>
      <w:r w:rsidR="006C7DB8">
        <w:t>Spatial chromatin interactions are realized by the formation of chromatin loops</w:t>
      </w:r>
      <w:r w:rsidR="00240F65">
        <w:fldChar w:fldCharType="begin">
          <w:fldData xml:space="preserve">PEVuZE5vdGU+PENpdGU+PEF1dGhvcj5TYW5ib3JuPC9BdXRob3I+PFllYXI+MjAxNTwvWWVhcj48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=
</w:fldData>
        </w:fldChar>
      </w:r>
      <w:r w:rsidR="00A73731">
        <w:instrText xml:space="preserve"> ADDIN EN.CITE </w:instrText>
      </w:r>
      <w:r w:rsidR="00A73731">
        <w:fldChar w:fldCharType="begin">
          <w:fldData xml:space="preserve">PEVuZE5vdGU+PENpdGU+PEF1dGhvcj5TYW5ib3JuPC9BdXRob3I+PFllYXI+MjAxNTwvWWVhcj48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=
</w:fldData>
        </w:fldChar>
      </w:r>
      <w:r w:rsidR="00A73731">
        <w:instrText xml:space="preserve"> ADDIN EN.CITE.DATA </w:instrText>
      </w:r>
      <w:r w:rsidR="00A73731">
        <w:fldChar w:fldCharType="end"/>
      </w:r>
      <w:r w:rsidR="00240F65">
        <w:fldChar w:fldCharType="separate"/>
      </w:r>
      <w:r w:rsidR="00A73731" w:rsidRPr="00A73731">
        <w:rPr>
          <w:noProof/>
          <w:vertAlign w:val="superscript"/>
        </w:rPr>
        <w:t>28-32</w:t>
      </w:r>
      <w:r w:rsidR="00240F65">
        <w:fldChar w:fldCharType="end"/>
      </w:r>
      <w:r w:rsidR="006C7DB8">
        <w:t>.</w:t>
      </w:r>
      <w:r w:rsidR="00DE16BE">
        <w:t xml:space="preserve"> </w:t>
      </w:r>
    </w:p>
    <w:p w14:paraId="58AA4C74" w14:textId="77777777" w:rsidR="00F51692" w:rsidRDefault="00F51692" w:rsidP="00B0667F">
      <w:pPr>
        <w:spacing w:line="360" w:lineRule="auto"/>
      </w:pPr>
    </w:p>
    <w:p w14:paraId="3DDD7C3F" w14:textId="1DCECB0B" w:rsidR="009F16AD" w:rsidRDefault="00F51692" w:rsidP="00B0667F">
      <w:pPr>
        <w:spacing w:line="360" w:lineRule="auto"/>
      </w:pPr>
      <w:r>
        <w:t>The temporospatial gene expression essential for cellular differentiation is controlled by key transcription regulatory elements such as enhancers that form chromatin loops with target promoters for their functions. To specifically examine the genome-wide chromatin looping among promoters and enhancers, w</w:t>
      </w:r>
      <w:r w:rsidR="00225980">
        <w:t xml:space="preserve">e </w:t>
      </w:r>
      <w:r w:rsidR="002653F0">
        <w:t xml:space="preserve">developed </w:t>
      </w:r>
      <w:r>
        <w:t xml:space="preserve">the </w:t>
      </w:r>
      <w:r w:rsidR="00225980">
        <w:t>Trac-looping</w:t>
      </w:r>
      <w:r>
        <w:t xml:space="preserve"> method</w:t>
      </w:r>
      <w:r w:rsidR="00225980">
        <w:t xml:space="preserve"> </w:t>
      </w:r>
      <w:r>
        <w:fldChar w:fldCharType="begin">
          <w:fldData xml:space="preserve">PEVuZE5vdGU+PENpdGU+PEF1dGhvcj5MYWk8L0F1dGhvcj48WWVhcj4yMDE4PC9ZZWFyPjxSZWNO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</w:fldData>
        </w:fldChar>
      </w:r>
      <w:r>
        <w:instrText xml:space="preserve"> ADDIN EN.CITE </w:instrText>
      </w:r>
      <w:r>
        <w:fldChar w:fldCharType="begin">
          <w:fldData xml:space="preserve">PEVuZE5vdGU+PENpdGU+PEF1dGhvcj5MYWk8L0F1dGhvcj48WWVhcj4yMDE4PC9ZZWFyPjxSZWNO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</w:fldData>
        </w:fldChar>
      </w:r>
      <w:r>
        <w:instrText xml:space="preserve"> ADDIN EN.CITE.DATA </w:instrText>
      </w:r>
      <w:r>
        <w:fldChar w:fldCharType="end"/>
      </w:r>
      <w:r>
        <w:fldChar w:fldCharType="separate"/>
      </w:r>
      <w:r w:rsidRPr="00240F65">
        <w:rPr>
          <w:noProof/>
          <w:vertAlign w:val="superscript"/>
        </w:rPr>
        <w:t>33</w:t>
      </w:r>
      <w:r>
        <w:fldChar w:fldCharType="end"/>
      </w:r>
      <w:r>
        <w:t xml:space="preserve"> by utilizing the DNA transposase Tn5 </w:t>
      </w:r>
      <w:r w:rsidR="00C76C35">
        <w:t>that</w:t>
      </w:r>
      <w:r>
        <w:t xml:space="preserve"> preferentially targets accessible chromatin regions</w:t>
      </w:r>
      <w:r w:rsidR="00A73731">
        <w:fldChar w:fldCharType="begin">
          <w:fldData xml:space="preserve">PEVuZE5vdGU+PENpdGU+PEF1dGhvcj5CdWVucm9zdHJvPC9BdXRob3I+PFllYXI+MjAxMzwvWWVh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</w:fldData>
        </w:fldChar>
      </w:r>
      <w:r w:rsidR="00A73731">
        <w:instrText xml:space="preserve"> ADDIN EN.CITE </w:instrText>
      </w:r>
      <w:r w:rsidR="00A73731">
        <w:fldChar w:fldCharType="begin">
          <w:fldData xml:space="preserve">PEVuZE5vdGU+PENpdGU+PEF1dGhvcj5CdWVucm9zdHJvPC9BdXRob3I+PFllYXI+MjAxMzwvWWVh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</w:fldData>
        </w:fldChar>
      </w:r>
      <w:r w:rsidR="00A73731">
        <w:instrText xml:space="preserve"> ADDIN EN.CITE.DATA </w:instrText>
      </w:r>
      <w:r w:rsidR="00A73731">
        <w:fldChar w:fldCharType="end"/>
      </w:r>
      <w:r w:rsidR="00A73731">
        <w:fldChar w:fldCharType="separate"/>
      </w:r>
      <w:r w:rsidR="00A73731" w:rsidRPr="00A73731">
        <w:rPr>
          <w:noProof/>
          <w:vertAlign w:val="superscript"/>
        </w:rPr>
        <w:t>34</w:t>
      </w:r>
      <w:r w:rsidR="00A73731">
        <w:fldChar w:fldCharType="end"/>
      </w:r>
      <w:r w:rsidR="00A621A3">
        <w:t>.</w:t>
      </w:r>
      <w:r w:rsidR="00225980">
        <w:t xml:space="preserve"> </w:t>
      </w:r>
      <w:r w:rsidR="000E2319">
        <w:t xml:space="preserve">Briefly, </w:t>
      </w:r>
      <w:r w:rsidR="00225980">
        <w:t xml:space="preserve">Trac-looping </w:t>
      </w:r>
      <w:r w:rsidR="000E2319">
        <w:t xml:space="preserve">first </w:t>
      </w:r>
      <w:r w:rsidR="00E228BC">
        <w:t xml:space="preserve">uses </w:t>
      </w:r>
      <w:r w:rsidR="00225980">
        <w:t xml:space="preserve">Tn5 to insert a </w:t>
      </w:r>
      <w:r w:rsidR="00E228BC">
        <w:t xml:space="preserve">bivalent </w:t>
      </w:r>
      <w:r w:rsidR="00225980">
        <w:t xml:space="preserve">linker to </w:t>
      </w:r>
      <w:r w:rsidR="00E228BC">
        <w:t xml:space="preserve">two spatially proximal </w:t>
      </w:r>
      <w:r w:rsidR="00225980">
        <w:t>accessible chromatin regions</w:t>
      </w:r>
      <w:r w:rsidR="008D2A3E">
        <w:t>, which</w:t>
      </w:r>
      <w:r w:rsidR="00E228BC">
        <w:t xml:space="preserve"> covalently joint</w:t>
      </w:r>
      <w:r w:rsidR="008D2A3E">
        <w:t>s</w:t>
      </w:r>
      <w:r w:rsidR="00E228BC">
        <w:t xml:space="preserve"> the two regions together</w:t>
      </w:r>
      <w:r w:rsidR="008D2A3E">
        <w:t>.</w:t>
      </w:r>
      <w:r w:rsidR="000E2319">
        <w:t xml:space="preserve"> </w:t>
      </w:r>
      <w:r w:rsidR="008D2A3E">
        <w:t>A</w:t>
      </w:r>
      <w:r w:rsidR="000E2319">
        <w:t xml:space="preserve">fter digesting </w:t>
      </w:r>
      <w:r w:rsidR="008D2A3E">
        <w:t xml:space="preserve">the </w:t>
      </w:r>
      <w:r w:rsidR="000E2319">
        <w:t xml:space="preserve">genomic DNA with restriction enzymes, DNA fragments with </w:t>
      </w:r>
      <w:r w:rsidR="00786451">
        <w:t xml:space="preserve">the </w:t>
      </w:r>
      <w:r w:rsidR="000E2319">
        <w:t>inserted linker are circularized</w:t>
      </w:r>
      <w:r w:rsidR="008D2A3E">
        <w:t xml:space="preserve"> and subjected to</w:t>
      </w:r>
      <w:r w:rsidR="000E2319">
        <w:t xml:space="preserve"> rolling circle amplification</w:t>
      </w:r>
      <w:r w:rsidR="008D2A3E">
        <w:t>.</w:t>
      </w:r>
      <w:r w:rsidR="000E2319">
        <w:t xml:space="preserve"> </w:t>
      </w:r>
      <w:r w:rsidR="008D2A3E">
        <w:t>T</w:t>
      </w:r>
      <w:r w:rsidR="00240F65">
        <w:t>he library is further amplified and indexed by PCR, then sequenc</w:t>
      </w:r>
      <w:r w:rsidR="00786451">
        <w:t>ed on NGS platforms</w:t>
      </w:r>
      <w:r w:rsidR="00240F65">
        <w:t xml:space="preserve"> (Fig. 1)</w:t>
      </w:r>
      <w:r w:rsidR="00225980">
        <w:t xml:space="preserve">. </w:t>
      </w:r>
      <w:r w:rsidR="00F54D40">
        <w:t xml:space="preserve">With relatively low sequencing depth, </w:t>
      </w:r>
      <w:r w:rsidR="00225980">
        <w:t xml:space="preserve">Trac-looping can </w:t>
      </w:r>
      <w:r w:rsidR="00F54D40">
        <w:t>produce high resolution genome-wide chromatin interaction map</w:t>
      </w:r>
      <w:r w:rsidR="008018EC">
        <w:t>s</w:t>
      </w:r>
      <w:r w:rsidR="00F54D40">
        <w:t xml:space="preserve"> together with chromatin accessibility information. </w:t>
      </w:r>
      <w:r w:rsidR="00240F65">
        <w:t xml:space="preserve">In this chapter, we will introduce </w:t>
      </w:r>
      <w:r w:rsidR="00B33BC8">
        <w:t xml:space="preserve">the </w:t>
      </w:r>
      <w:r w:rsidR="00240F65">
        <w:t>detailed experimental procedure of Trac-looping.</w:t>
      </w:r>
    </w:p>
    <w:p w14:paraId="59E14F93" w14:textId="77777777" w:rsidR="009F16AD" w:rsidRDefault="009F16AD" w:rsidP="00B0667F">
      <w:pPr>
        <w:spacing w:line="360" w:lineRule="auto"/>
      </w:pPr>
    </w:p>
    <w:p w14:paraId="0E8332B8" w14:textId="6477097C" w:rsidR="00255309" w:rsidRPr="006B25FC" w:rsidRDefault="00255309" w:rsidP="00B0667F">
      <w:pPr>
        <w:spacing w:line="360" w:lineRule="auto"/>
        <w:rPr>
          <w:b/>
          <w:bCs/>
        </w:rPr>
      </w:pPr>
      <w:r w:rsidRPr="006B25FC">
        <w:rPr>
          <w:b/>
          <w:bCs/>
        </w:rPr>
        <w:t>2 Materials</w:t>
      </w:r>
    </w:p>
    <w:p w14:paraId="25AE3F3A" w14:textId="77777777" w:rsidR="004923E1" w:rsidRDefault="004923E1" w:rsidP="00B0667F">
      <w:pPr>
        <w:spacing w:line="360" w:lineRule="auto"/>
      </w:pPr>
    </w:p>
    <w:p w14:paraId="60061596" w14:textId="441F2EED" w:rsidR="00255309" w:rsidRPr="00E6052F" w:rsidRDefault="004923E1" w:rsidP="00B0667F">
      <w:pPr>
        <w:spacing w:line="360" w:lineRule="auto"/>
      </w:pPr>
      <w:r w:rsidRPr="00E6052F">
        <w:t>2.1 Reagents</w:t>
      </w:r>
    </w:p>
    <w:p w14:paraId="7B58173B" w14:textId="7D802A2A" w:rsidR="00895D2D" w:rsidRPr="00A601F4" w:rsidRDefault="00895D2D" w:rsidP="00B0667F">
      <w:pPr>
        <w:spacing w:line="360" w:lineRule="auto"/>
      </w:pPr>
    </w:p>
    <w:p w14:paraId="58C64B34" w14:textId="5FEE9AD7" w:rsidR="00D05765" w:rsidRPr="006C0490" w:rsidRDefault="00214835" w:rsidP="00B0667F">
      <w:pPr>
        <w:pStyle w:val="ListParagraph"/>
        <w:widowControl w:val="0"/>
        <w:numPr>
          <w:ilvl w:val="0"/>
          <w:numId w:val="15"/>
        </w:numPr>
        <w:tabs>
          <w:tab w:val="left" w:pos="220"/>
          <w:tab w:val="left" w:pos="720"/>
        </w:tabs>
        <w:autoSpaceDE w:val="0"/>
        <w:autoSpaceDN w:val="0"/>
        <w:adjustRightInd w:val="0"/>
        <w:spacing w:line="360" w:lineRule="auto"/>
      </w:pPr>
      <w:r w:rsidRPr="007534F1">
        <w:t>C</w:t>
      </w:r>
      <w:r w:rsidR="00D05765" w:rsidRPr="009C26C9">
        <w:t xml:space="preserve">ompetent </w:t>
      </w:r>
      <w:r w:rsidR="00D05765" w:rsidRPr="006C0490">
        <w:t xml:space="preserve">cells BL21 Gold (DE3) (Agilent cat# 230132) </w:t>
      </w:r>
    </w:p>
    <w:p w14:paraId="36DD967E" w14:textId="6DE33B09" w:rsidR="00D05765" w:rsidRPr="00A601F4" w:rsidRDefault="00D05765" w:rsidP="00B0667F">
      <w:pPr>
        <w:pStyle w:val="ListParagraph"/>
        <w:widowControl w:val="0"/>
        <w:numPr>
          <w:ilvl w:val="0"/>
          <w:numId w:val="15"/>
        </w:numPr>
        <w:tabs>
          <w:tab w:val="left" w:pos="220"/>
          <w:tab w:val="left" w:pos="720"/>
        </w:tabs>
        <w:autoSpaceDE w:val="0"/>
        <w:autoSpaceDN w:val="0"/>
        <w:adjustRightInd w:val="0"/>
        <w:spacing w:line="360" w:lineRule="auto"/>
      </w:pPr>
      <w:r w:rsidRPr="00E6052F">
        <w:t xml:space="preserve">pET15b-His6Tnp (Addgene plasmid </w:t>
      </w:r>
      <w:r w:rsidRPr="00B0667F">
        <w:rPr>
          <w:color w:val="585858"/>
          <w:shd w:val="clear" w:color="auto" w:fill="FFFFFF"/>
        </w:rPr>
        <w:t>#79807</w:t>
      </w:r>
      <w:r w:rsidRPr="00E6052F">
        <w:t>)</w:t>
      </w:r>
    </w:p>
    <w:p w14:paraId="5E96D04F" w14:textId="1A4E9A0B" w:rsidR="002C213A" w:rsidRPr="00A73731" w:rsidRDefault="002C213A" w:rsidP="00B0667F">
      <w:pPr>
        <w:pStyle w:val="ListParagraph"/>
        <w:widowControl w:val="0"/>
        <w:numPr>
          <w:ilvl w:val="0"/>
          <w:numId w:val="15"/>
        </w:numPr>
        <w:tabs>
          <w:tab w:val="left" w:pos="220"/>
          <w:tab w:val="left" w:pos="720"/>
        </w:tabs>
        <w:autoSpaceDE w:val="0"/>
        <w:autoSpaceDN w:val="0"/>
        <w:adjustRightInd w:val="0"/>
        <w:spacing w:line="360" w:lineRule="auto"/>
      </w:pPr>
      <w:r w:rsidRPr="00A73731">
        <w:t>Nuclease-free water (Life Technologies, cat</w:t>
      </w:r>
      <w:r w:rsidR="00214835" w:rsidRPr="00A73731">
        <w:t>#</w:t>
      </w:r>
      <w:r w:rsidRPr="00A73731">
        <w:t>. AM9930)</w:t>
      </w:r>
    </w:p>
    <w:p w14:paraId="446C1D4D" w14:textId="77777777" w:rsidR="00497E99" w:rsidRPr="00A73731" w:rsidRDefault="00497E99" w:rsidP="00B0667F">
      <w:pPr>
        <w:pStyle w:val="ListParagraph"/>
        <w:numPr>
          <w:ilvl w:val="0"/>
          <w:numId w:val="15"/>
        </w:numPr>
        <w:spacing w:line="360" w:lineRule="auto"/>
      </w:pPr>
      <w:r w:rsidRPr="00A73731">
        <w:t>1M Tris-HCl (pH 7.4; Quality Biological, cat. # 351-006-101)</w:t>
      </w:r>
    </w:p>
    <w:p w14:paraId="263D73C9" w14:textId="1A145444" w:rsidR="00497E99" w:rsidRPr="00A73731" w:rsidRDefault="00497E99" w:rsidP="00B0667F">
      <w:pPr>
        <w:pStyle w:val="ListParagraph"/>
        <w:numPr>
          <w:ilvl w:val="0"/>
          <w:numId w:val="15"/>
        </w:numPr>
        <w:spacing w:line="360" w:lineRule="auto"/>
      </w:pPr>
      <w:r w:rsidRPr="00A73731">
        <w:t>1M Tris-HCl (pH 8.0</w:t>
      </w:r>
      <w:r w:rsidR="00214835" w:rsidRPr="00A73731">
        <w:t xml:space="preserve">; </w:t>
      </w:r>
      <w:r w:rsidRPr="00A73731">
        <w:t>KD medical</w:t>
      </w:r>
      <w:r w:rsidR="00214835" w:rsidRPr="00A73731">
        <w:t>,</w:t>
      </w:r>
      <w:r w:rsidRPr="00A73731">
        <w:t xml:space="preserve"> cat#: RGF-3360)</w:t>
      </w:r>
    </w:p>
    <w:p w14:paraId="6DADAC33" w14:textId="77777777" w:rsidR="002C213A" w:rsidRPr="00B0667F" w:rsidRDefault="002C213A" w:rsidP="00B0667F">
      <w:pPr>
        <w:pStyle w:val="ListParagraph"/>
        <w:numPr>
          <w:ilvl w:val="0"/>
          <w:numId w:val="15"/>
        </w:numPr>
        <w:spacing w:line="360" w:lineRule="auto"/>
        <w:rPr>
          <w:color w:val="000000"/>
        </w:rPr>
      </w:pPr>
      <w:r w:rsidRPr="00A73731">
        <w:t xml:space="preserve">1x PBS </w:t>
      </w:r>
      <w:r w:rsidRPr="00B0667F">
        <w:t>(</w:t>
      </w:r>
      <w:r w:rsidRPr="00B0667F">
        <w:rPr>
          <w:color w:val="000000"/>
        </w:rPr>
        <w:t>Corning Incorporated - Life Sciences, cat# 21-040-CV)</w:t>
      </w:r>
    </w:p>
    <w:p w14:paraId="3AB4259A" w14:textId="77777777" w:rsidR="002C213A" w:rsidRPr="00A601F4" w:rsidRDefault="002C213A" w:rsidP="00B0667F">
      <w:pPr>
        <w:pStyle w:val="ListParagraph"/>
        <w:numPr>
          <w:ilvl w:val="0"/>
          <w:numId w:val="15"/>
        </w:numPr>
        <w:spacing w:line="360" w:lineRule="auto"/>
      </w:pPr>
      <w:r w:rsidRPr="00E6052F">
        <w:t>0.5M EDTA (Quality Biological, cat # 351-027-721)</w:t>
      </w:r>
    </w:p>
    <w:p w14:paraId="79284D2E" w14:textId="36F92BA0" w:rsidR="000F74AF" w:rsidRPr="00A73731" w:rsidRDefault="002C213A" w:rsidP="00B0667F">
      <w:pPr>
        <w:pStyle w:val="ListParagraph"/>
        <w:numPr>
          <w:ilvl w:val="0"/>
          <w:numId w:val="15"/>
        </w:numPr>
        <w:spacing w:line="360" w:lineRule="auto"/>
        <w:rPr>
          <w:bCs/>
        </w:rPr>
      </w:pPr>
      <w:r w:rsidRPr="007534F1">
        <w:rPr>
          <w:bCs/>
        </w:rPr>
        <w:t>Ethyl alcoho</w:t>
      </w:r>
      <w:r w:rsidRPr="009C26C9">
        <w:rPr>
          <w:bCs/>
        </w:rPr>
        <w:t>l (Warner-Graham, cat # 64-17-5)</w:t>
      </w:r>
      <w:r w:rsidR="000F74AF" w:rsidRPr="006C0490">
        <w:rPr>
          <w:b/>
          <w:bCs/>
        </w:rPr>
        <w:t xml:space="preserve"> Caution</w:t>
      </w:r>
      <w:r w:rsidR="000F74AF" w:rsidRPr="006C0490">
        <w:rPr>
          <w:bCs/>
        </w:rPr>
        <w:t>:</w:t>
      </w:r>
      <w:r w:rsidR="000F74AF" w:rsidRPr="00A73731">
        <w:t xml:space="preserve"> Highly flammable.</w:t>
      </w:r>
    </w:p>
    <w:p w14:paraId="0EC850F5" w14:textId="066AD112" w:rsidR="002C213A" w:rsidRPr="00A73731" w:rsidRDefault="00FF578F" w:rsidP="00B0667F">
      <w:pPr>
        <w:pStyle w:val="ListParagraph"/>
        <w:numPr>
          <w:ilvl w:val="0"/>
          <w:numId w:val="15"/>
        </w:numPr>
        <w:spacing w:line="360" w:lineRule="auto"/>
        <w:rPr>
          <w:bCs/>
        </w:rPr>
      </w:pPr>
      <w:r w:rsidRPr="00E6052F">
        <w:t>Isopropanol (MG Scientific cat# 6810008227637)</w:t>
      </w:r>
      <w:r w:rsidR="000F74AF" w:rsidRPr="00A73731">
        <w:rPr>
          <w:b/>
          <w:bCs/>
        </w:rPr>
        <w:t xml:space="preserve">. </w:t>
      </w:r>
      <w:r w:rsidR="002C213A" w:rsidRPr="00A73731">
        <w:rPr>
          <w:b/>
          <w:bCs/>
        </w:rPr>
        <w:t>Caution</w:t>
      </w:r>
      <w:r w:rsidR="002C213A" w:rsidRPr="00A73731">
        <w:rPr>
          <w:bCs/>
        </w:rPr>
        <w:t>:</w:t>
      </w:r>
      <w:r w:rsidR="000F74AF" w:rsidRPr="00A73731">
        <w:t xml:space="preserve"> H</w:t>
      </w:r>
      <w:r w:rsidR="002C213A" w:rsidRPr="00A73731">
        <w:t>ighly flammable.</w:t>
      </w:r>
    </w:p>
    <w:p w14:paraId="35D67F80" w14:textId="5BB3024B" w:rsidR="002C213A" w:rsidRPr="00B0667F" w:rsidRDefault="002C213A" w:rsidP="00B0667F">
      <w:pPr>
        <w:pStyle w:val="ListParagraph"/>
        <w:widowControl w:val="0"/>
        <w:numPr>
          <w:ilvl w:val="0"/>
          <w:numId w:val="15"/>
        </w:numPr>
        <w:tabs>
          <w:tab w:val="left" w:pos="220"/>
          <w:tab w:val="left" w:pos="720"/>
        </w:tabs>
        <w:autoSpaceDE w:val="0"/>
        <w:autoSpaceDN w:val="0"/>
        <w:adjustRightInd w:val="0"/>
        <w:spacing w:line="360" w:lineRule="auto"/>
        <w:rPr>
          <w:bCs/>
        </w:rPr>
      </w:pPr>
      <w:r w:rsidRPr="00A73731">
        <w:rPr>
          <w:bCs/>
        </w:rPr>
        <w:t>16% Formaldehyde (w/v), Methanol-free (Thermo Fisher Scientific</w:t>
      </w:r>
      <w:r w:rsidRPr="00E6052F">
        <w:t xml:space="preserve">, cat# </w:t>
      </w:r>
      <w:r w:rsidRPr="00A73731">
        <w:rPr>
          <w:bCs/>
        </w:rPr>
        <w:t>28906 or 28908</w:t>
      </w:r>
      <w:r w:rsidRPr="00B0667F">
        <w:rPr>
          <w:bCs/>
        </w:rPr>
        <w:t>)</w:t>
      </w:r>
    </w:p>
    <w:p w14:paraId="00E629B2" w14:textId="18F17C13" w:rsidR="002C213A" w:rsidRPr="009C26C9" w:rsidRDefault="00497E99" w:rsidP="00B0667F">
      <w:pPr>
        <w:pStyle w:val="ListParagraph"/>
        <w:numPr>
          <w:ilvl w:val="0"/>
          <w:numId w:val="15"/>
        </w:numPr>
        <w:spacing w:line="360" w:lineRule="auto"/>
      </w:pPr>
      <w:r w:rsidRPr="00E6052F">
        <w:t>Phenol-Chloroform. (Amresco</w:t>
      </w:r>
      <w:r w:rsidR="00214835" w:rsidRPr="00E6052F">
        <w:t>,</w:t>
      </w:r>
      <w:r w:rsidRPr="00E6052F">
        <w:t xml:space="preserve"> cat# </w:t>
      </w:r>
      <w:r w:rsidRPr="00532B12">
        <w:t>0883-100ML)</w:t>
      </w:r>
      <w:r w:rsidR="000F74AF" w:rsidRPr="00A601F4">
        <w:t xml:space="preserve">. </w:t>
      </w:r>
      <w:r w:rsidR="002C213A" w:rsidRPr="00A601F4">
        <w:rPr>
          <w:b/>
          <w:bCs/>
        </w:rPr>
        <w:t>Caution</w:t>
      </w:r>
      <w:r w:rsidR="002C213A" w:rsidRPr="00E779E4">
        <w:rPr>
          <w:bCs/>
        </w:rPr>
        <w:t>:</w:t>
      </w:r>
      <w:r w:rsidR="002C213A" w:rsidRPr="007534F1">
        <w:t>Use in chemical hood.</w:t>
      </w:r>
    </w:p>
    <w:p w14:paraId="4B1CA291" w14:textId="062B1A34" w:rsidR="00876D00" w:rsidRPr="006C0490" w:rsidRDefault="00876D00" w:rsidP="00B0667F">
      <w:pPr>
        <w:pStyle w:val="ListParagraph"/>
        <w:numPr>
          <w:ilvl w:val="0"/>
          <w:numId w:val="15"/>
        </w:numPr>
        <w:spacing w:line="360" w:lineRule="auto"/>
      </w:pPr>
      <w:r w:rsidRPr="006C0490">
        <w:lastRenderedPageBreak/>
        <w:t xml:space="preserve">Ni-NTA agarose bead slurry (Qiagen cat#1018244) </w:t>
      </w:r>
    </w:p>
    <w:p w14:paraId="0BDFBC9C" w14:textId="77777777" w:rsidR="00833C1B" w:rsidRPr="00E6052F" w:rsidRDefault="00833C1B" w:rsidP="00B0667F">
      <w:pPr>
        <w:pStyle w:val="ListParagraph"/>
        <w:widowControl w:val="0"/>
        <w:numPr>
          <w:ilvl w:val="0"/>
          <w:numId w:val="15"/>
        </w:numPr>
        <w:tabs>
          <w:tab w:val="left" w:pos="220"/>
          <w:tab w:val="left" w:pos="720"/>
        </w:tabs>
        <w:autoSpaceDE w:val="0"/>
        <w:autoSpaceDN w:val="0"/>
        <w:adjustRightInd w:val="0"/>
        <w:spacing w:line="360" w:lineRule="auto"/>
      </w:pPr>
      <w:r w:rsidRPr="00B0667F">
        <w:rPr>
          <w:color w:val="000000"/>
        </w:rPr>
        <w:t>Imidazole (Sigma cat# I5513-25G)</w:t>
      </w:r>
    </w:p>
    <w:p w14:paraId="3E98ED98" w14:textId="28383480" w:rsidR="00833C1B" w:rsidRPr="00E6052F" w:rsidRDefault="00CA629E" w:rsidP="00B0667F">
      <w:pPr>
        <w:pStyle w:val="ListParagraph"/>
        <w:numPr>
          <w:ilvl w:val="0"/>
          <w:numId w:val="15"/>
        </w:numPr>
        <w:spacing w:line="360" w:lineRule="auto"/>
      </w:pPr>
      <w:r w:rsidRPr="00B0667F">
        <w:t>ATP (Sigma cat# A7699-1G)</w:t>
      </w:r>
    </w:p>
    <w:p w14:paraId="2CB0E7E2" w14:textId="4AE363E0" w:rsidR="00895D2D" w:rsidRPr="00E6052F" w:rsidRDefault="0049194D" w:rsidP="00B0667F">
      <w:pPr>
        <w:pStyle w:val="ListParagraph"/>
        <w:numPr>
          <w:ilvl w:val="0"/>
          <w:numId w:val="15"/>
        </w:numPr>
        <w:spacing w:line="360" w:lineRule="auto"/>
      </w:pPr>
      <w:r w:rsidRPr="00E6052F">
        <w:t>100% Glycerol</w:t>
      </w:r>
      <w:r w:rsidR="00FF578F" w:rsidRPr="00E6052F">
        <w:t xml:space="preserve"> (Invitrogen cat# 15514-011)</w:t>
      </w:r>
    </w:p>
    <w:p w14:paraId="6A4BD69B" w14:textId="6679C069" w:rsidR="0049194D" w:rsidRPr="00E6052F" w:rsidRDefault="0049194D" w:rsidP="00B0667F">
      <w:pPr>
        <w:pStyle w:val="ListParagraph"/>
        <w:numPr>
          <w:ilvl w:val="0"/>
          <w:numId w:val="15"/>
        </w:numPr>
        <w:spacing w:line="360" w:lineRule="auto"/>
      </w:pPr>
      <w:r w:rsidRPr="00E6052F">
        <w:t>1 mg/mL Tn5 transposase</w:t>
      </w:r>
      <w:r w:rsidR="00516954" w:rsidRPr="00E6052F">
        <w:t xml:space="preserve"> (home made</w:t>
      </w:r>
      <w:r w:rsidR="00214835" w:rsidRPr="00E6052F">
        <w:t>, describe in the meth</w:t>
      </w:r>
      <w:r w:rsidR="00664DAE" w:rsidRPr="00E6052F">
        <w:t>o</w:t>
      </w:r>
      <w:r w:rsidR="00214835" w:rsidRPr="00E6052F">
        <w:t>ds</w:t>
      </w:r>
      <w:r w:rsidR="00516954" w:rsidRPr="00E6052F">
        <w:t>)</w:t>
      </w:r>
    </w:p>
    <w:p w14:paraId="4589220A" w14:textId="77777777" w:rsidR="002C213A" w:rsidRPr="00A73731" w:rsidRDefault="002C213A" w:rsidP="00B0667F">
      <w:pPr>
        <w:pStyle w:val="ListParagraph"/>
        <w:numPr>
          <w:ilvl w:val="0"/>
          <w:numId w:val="15"/>
        </w:numPr>
        <w:spacing w:line="360" w:lineRule="auto"/>
      </w:pPr>
      <w:r w:rsidRPr="00E6052F">
        <w:t>5M Sodium Chloride, Molecular Biology Grade (Promega, cat # V4221)</w:t>
      </w:r>
    </w:p>
    <w:p w14:paraId="715C937A" w14:textId="355F8DA8" w:rsidR="00516954" w:rsidRPr="00E6052F" w:rsidRDefault="009B32DE" w:rsidP="00B0667F">
      <w:pPr>
        <w:pStyle w:val="ListParagraph"/>
        <w:numPr>
          <w:ilvl w:val="0"/>
          <w:numId w:val="15"/>
        </w:numPr>
        <w:spacing w:line="360" w:lineRule="auto"/>
      </w:pPr>
      <w:r w:rsidRPr="00E6052F">
        <w:t>10% SDS</w:t>
      </w:r>
      <w:r w:rsidR="006D6ABC" w:rsidRPr="00E6052F">
        <w:t>.</w:t>
      </w:r>
      <w:r w:rsidR="00FF578F" w:rsidRPr="00E6052F">
        <w:t xml:space="preserve"> (KD medical cat# RGE-3230)</w:t>
      </w:r>
    </w:p>
    <w:p w14:paraId="51E008D6" w14:textId="43FB346F" w:rsidR="00516954" w:rsidRPr="00B0667F" w:rsidRDefault="00516954" w:rsidP="00B0667F">
      <w:pPr>
        <w:pStyle w:val="ListParagraph"/>
        <w:numPr>
          <w:ilvl w:val="0"/>
          <w:numId w:val="15"/>
        </w:numPr>
        <w:spacing w:line="360" w:lineRule="auto"/>
        <w:rPr>
          <w:color w:val="000000"/>
        </w:rPr>
      </w:pPr>
      <w:r w:rsidRPr="00E6052F">
        <w:t>20</w:t>
      </w:r>
      <w:r w:rsidR="00532B12">
        <w:t xml:space="preserve"> </w:t>
      </w:r>
      <w:r w:rsidR="00E6052F" w:rsidRPr="00532B12">
        <w:t>m</w:t>
      </w:r>
      <w:r w:rsidR="009B32DE" w:rsidRPr="00E6052F">
        <w:t>g/mL Protease K</w:t>
      </w:r>
      <w:r w:rsidRPr="00E6052F">
        <w:t xml:space="preserve"> (Sigma, cat# </w:t>
      </w:r>
      <w:r w:rsidRPr="00B0667F">
        <w:rPr>
          <w:color w:val="000000"/>
        </w:rPr>
        <w:t>3115828001)</w:t>
      </w:r>
      <w:r w:rsidR="006D6ABC" w:rsidRPr="00E6052F">
        <w:t>.</w:t>
      </w:r>
    </w:p>
    <w:p w14:paraId="3D27ACB7" w14:textId="15B0282D" w:rsidR="009B32DE" w:rsidRPr="00B0667F" w:rsidRDefault="009B32DE" w:rsidP="00B0667F">
      <w:pPr>
        <w:pStyle w:val="ListParagraph"/>
        <w:numPr>
          <w:ilvl w:val="0"/>
          <w:numId w:val="15"/>
        </w:numPr>
        <w:spacing w:line="360" w:lineRule="auto"/>
        <w:rPr>
          <w:color w:val="000000"/>
        </w:rPr>
      </w:pPr>
      <w:r w:rsidRPr="00E6052F">
        <w:t>20 mg/mL RNase A</w:t>
      </w:r>
      <w:r w:rsidR="006D6ABC" w:rsidRPr="00E6052F">
        <w:t>.</w:t>
      </w:r>
      <w:r w:rsidR="00516954" w:rsidRPr="00A601F4">
        <w:t xml:space="preserve"> (Fisher Scientific, cat# </w:t>
      </w:r>
      <w:r w:rsidR="00516954" w:rsidRPr="00B0667F">
        <w:rPr>
          <w:color w:val="000000"/>
        </w:rPr>
        <w:t>12091021)</w:t>
      </w:r>
    </w:p>
    <w:p w14:paraId="11C24C13" w14:textId="720C558F" w:rsidR="009B32DE" w:rsidRPr="00E6052F" w:rsidRDefault="009B32DE" w:rsidP="00B0667F">
      <w:pPr>
        <w:pStyle w:val="ListParagraph"/>
        <w:numPr>
          <w:ilvl w:val="0"/>
          <w:numId w:val="15"/>
        </w:numPr>
        <w:spacing w:line="360" w:lineRule="auto"/>
      </w:pPr>
      <w:r w:rsidRPr="00E6052F">
        <w:t>20 mg/mL Glycogen</w:t>
      </w:r>
      <w:r w:rsidR="006D6ABC" w:rsidRPr="00E6052F">
        <w:t>.</w:t>
      </w:r>
      <w:r w:rsidR="00817945" w:rsidRPr="00E6052F">
        <w:t xml:space="preserve"> (Millipore Sigma</w:t>
      </w:r>
      <w:r w:rsidR="00214835" w:rsidRPr="00E6052F">
        <w:t>,</w:t>
      </w:r>
      <w:r w:rsidR="00817945" w:rsidRPr="00E6052F">
        <w:t xml:space="preserve"> cat# 10901393001)</w:t>
      </w:r>
    </w:p>
    <w:p w14:paraId="102DBDF1" w14:textId="47D801CD" w:rsidR="009B32DE" w:rsidRPr="00E6052F" w:rsidRDefault="009B32DE" w:rsidP="00B0667F">
      <w:pPr>
        <w:pStyle w:val="ListParagraph"/>
        <w:numPr>
          <w:ilvl w:val="0"/>
          <w:numId w:val="15"/>
        </w:numPr>
        <w:spacing w:line="360" w:lineRule="auto"/>
      </w:pPr>
      <w:r w:rsidRPr="00E6052F">
        <w:t>3 M sodium acetate (pH 5.2)</w:t>
      </w:r>
      <w:r w:rsidR="006D6ABC" w:rsidRPr="00E6052F">
        <w:t>.</w:t>
      </w:r>
      <w:r w:rsidR="00FF578F" w:rsidRPr="00E6052F">
        <w:t xml:space="preserve"> (Quality Biological, cat# 351-035-721)</w:t>
      </w:r>
    </w:p>
    <w:p w14:paraId="04954A8C" w14:textId="77777777" w:rsidR="002C213A" w:rsidRPr="00A73731" w:rsidRDefault="002C213A" w:rsidP="00B0667F">
      <w:pPr>
        <w:pStyle w:val="ListParagraph"/>
        <w:numPr>
          <w:ilvl w:val="0"/>
          <w:numId w:val="15"/>
        </w:numPr>
        <w:spacing w:line="360" w:lineRule="auto"/>
        <w:rPr>
          <w:bCs/>
        </w:rPr>
      </w:pPr>
      <w:r w:rsidRPr="00A73731">
        <w:rPr>
          <w:bCs/>
        </w:rPr>
        <w:t>dNTP Mix (10 mM ea,  Thermo Fisher Scientific, cat. #</w:t>
      </w:r>
      <w:r w:rsidRPr="00E6052F">
        <w:t xml:space="preserve"> </w:t>
      </w:r>
      <w:r w:rsidRPr="00A73731">
        <w:rPr>
          <w:bCs/>
        </w:rPr>
        <w:t>18427089)</w:t>
      </w:r>
    </w:p>
    <w:p w14:paraId="033CFFA5" w14:textId="61CD1738" w:rsidR="00FF578F" w:rsidRPr="00A73731" w:rsidRDefault="002C213A" w:rsidP="00B0667F">
      <w:pPr>
        <w:pStyle w:val="ListParagraph"/>
        <w:numPr>
          <w:ilvl w:val="0"/>
          <w:numId w:val="15"/>
        </w:numPr>
        <w:spacing w:line="360" w:lineRule="auto"/>
        <w:rPr>
          <w:bCs/>
        </w:rPr>
      </w:pPr>
      <w:r w:rsidRPr="00A73731">
        <w:rPr>
          <w:bCs/>
        </w:rPr>
        <w:t xml:space="preserve">EB buffer (Qiagen, cat. # </w:t>
      </w:r>
      <w:r w:rsidRPr="00A73731">
        <w:t>19086)</w:t>
      </w:r>
    </w:p>
    <w:p w14:paraId="7F38931A" w14:textId="5E3B3F57" w:rsidR="004D6429" w:rsidRPr="00B0667F" w:rsidRDefault="004D6429" w:rsidP="00B0667F">
      <w:pPr>
        <w:pStyle w:val="ListParagraph"/>
        <w:numPr>
          <w:ilvl w:val="0"/>
          <w:numId w:val="15"/>
        </w:numPr>
        <w:spacing w:line="360" w:lineRule="auto"/>
        <w:rPr>
          <w:color w:val="000000"/>
        </w:rPr>
      </w:pPr>
      <w:r w:rsidRPr="00E6052F">
        <w:t>AMPure XP beads. (Beckman Coulter</w:t>
      </w:r>
      <w:r w:rsidR="00214835" w:rsidRPr="00E6052F">
        <w:t>,</w:t>
      </w:r>
      <w:r w:rsidRPr="00E6052F">
        <w:t xml:space="preserve"> cat# </w:t>
      </w:r>
      <w:r w:rsidRPr="00B0667F">
        <w:rPr>
          <w:color w:val="000000"/>
        </w:rPr>
        <w:t>A63880)</w:t>
      </w:r>
    </w:p>
    <w:p w14:paraId="2B56B5BA" w14:textId="5C6B2494" w:rsidR="00B52660" w:rsidRPr="00E779E4" w:rsidRDefault="00B52660" w:rsidP="00B0667F">
      <w:pPr>
        <w:pStyle w:val="ListParagraph"/>
        <w:numPr>
          <w:ilvl w:val="0"/>
          <w:numId w:val="15"/>
        </w:numPr>
        <w:spacing w:line="360" w:lineRule="auto"/>
      </w:pPr>
      <w:r w:rsidRPr="00E6052F">
        <w:t>NlaIII (10 U/</w:t>
      </w:r>
      <w:r w:rsidRPr="00E6052F">
        <w:sym w:font="Symbol" w:char="F06D"/>
      </w:r>
      <w:r w:rsidRPr="00E6052F">
        <w:t>L</w:t>
      </w:r>
      <w:r w:rsidR="005B1207" w:rsidRPr="00E6052F">
        <w:t xml:space="preserve">, </w:t>
      </w:r>
      <w:r w:rsidR="00214835" w:rsidRPr="00E6052F">
        <w:t>New England BioLabs</w:t>
      </w:r>
      <w:r w:rsidR="005B1207" w:rsidRPr="00E6052F">
        <w:t xml:space="preserve"> cat# </w:t>
      </w:r>
      <w:r w:rsidR="005B1207" w:rsidRPr="00532B12">
        <w:t>R0125L)</w:t>
      </w:r>
      <w:r w:rsidRPr="00A601F4">
        <w:t>)</w:t>
      </w:r>
      <w:r w:rsidR="006D6ABC" w:rsidRPr="00A601F4">
        <w:t>.</w:t>
      </w:r>
    </w:p>
    <w:p w14:paraId="15A1CE2A" w14:textId="2F9DBADA" w:rsidR="00B52660" w:rsidRPr="006C0490" w:rsidRDefault="00B52660" w:rsidP="00B0667F">
      <w:pPr>
        <w:pStyle w:val="ListParagraph"/>
        <w:numPr>
          <w:ilvl w:val="0"/>
          <w:numId w:val="15"/>
        </w:numPr>
        <w:spacing w:line="360" w:lineRule="auto"/>
      </w:pPr>
      <w:r w:rsidRPr="007534F1">
        <w:t>MluCI (10 U/</w:t>
      </w:r>
      <w:r w:rsidRPr="00E6052F">
        <w:sym w:font="Symbol" w:char="F06D"/>
      </w:r>
      <w:r w:rsidRPr="00E6052F">
        <w:t>L</w:t>
      </w:r>
      <w:r w:rsidR="005B1207" w:rsidRPr="00A601F4">
        <w:t xml:space="preserve"> </w:t>
      </w:r>
      <w:r w:rsidR="00214835" w:rsidRPr="007534F1">
        <w:t>New England BioLabs</w:t>
      </w:r>
      <w:r w:rsidR="005B1207" w:rsidRPr="009C26C9">
        <w:t xml:space="preserve"> cat# </w:t>
      </w:r>
      <w:r w:rsidR="005B1207" w:rsidRPr="006C0490">
        <w:t>R0538L</w:t>
      </w:r>
      <w:r w:rsidRPr="006C0490">
        <w:t>)</w:t>
      </w:r>
      <w:r w:rsidR="006D6ABC" w:rsidRPr="006C0490">
        <w:t>.</w:t>
      </w:r>
    </w:p>
    <w:p w14:paraId="221DF683" w14:textId="14DA43AF" w:rsidR="00B52660" w:rsidRPr="00E6052F" w:rsidRDefault="00B52660" w:rsidP="00B0667F">
      <w:pPr>
        <w:pStyle w:val="ListParagraph"/>
        <w:numPr>
          <w:ilvl w:val="0"/>
          <w:numId w:val="15"/>
        </w:numPr>
        <w:spacing w:line="360" w:lineRule="auto"/>
      </w:pPr>
      <w:r w:rsidRPr="00E6052F">
        <w:t>Dynabeads</w:t>
      </w:r>
      <w:r w:rsidRPr="00E6052F">
        <w:rPr>
          <w:vertAlign w:val="superscript"/>
        </w:rPr>
        <w:t>TM</w:t>
      </w:r>
      <w:r w:rsidRPr="00E6052F">
        <w:t xml:space="preserve"> MyOne</w:t>
      </w:r>
      <w:r w:rsidRPr="00E6052F">
        <w:rPr>
          <w:vertAlign w:val="superscript"/>
        </w:rPr>
        <w:t>TM</w:t>
      </w:r>
      <w:r w:rsidRPr="00E6052F">
        <w:t xml:space="preserve"> Streptavidin C1 beads</w:t>
      </w:r>
      <w:r w:rsidR="006D6ABC" w:rsidRPr="00E6052F">
        <w:t>.</w:t>
      </w:r>
      <w:r w:rsidR="005B1207" w:rsidRPr="00E6052F">
        <w:t xml:space="preserve"> (Fisher Scientific, cat# 65001) </w:t>
      </w:r>
    </w:p>
    <w:p w14:paraId="1773BD53" w14:textId="2E6D7BEF" w:rsidR="00B52660" w:rsidRPr="00E6052F" w:rsidRDefault="00BD7EE5" w:rsidP="00B0667F">
      <w:pPr>
        <w:pStyle w:val="ListParagraph"/>
        <w:numPr>
          <w:ilvl w:val="0"/>
          <w:numId w:val="15"/>
        </w:numPr>
        <w:spacing w:line="360" w:lineRule="auto"/>
      </w:pPr>
      <w:r w:rsidRPr="00E6052F">
        <w:t>100% Triton X-100</w:t>
      </w:r>
      <w:r w:rsidR="004D6429" w:rsidRPr="00E6052F">
        <w:t xml:space="preserve"> . (Sigma cat# T8787-250ML)</w:t>
      </w:r>
    </w:p>
    <w:p w14:paraId="5DBFBBDA" w14:textId="41648579" w:rsidR="009052E1" w:rsidRPr="00E6052F" w:rsidRDefault="009052E1" w:rsidP="00B0667F">
      <w:pPr>
        <w:pStyle w:val="ListParagraph"/>
        <w:numPr>
          <w:ilvl w:val="0"/>
          <w:numId w:val="15"/>
        </w:numPr>
        <w:spacing w:line="360" w:lineRule="auto"/>
      </w:pPr>
      <w:r w:rsidRPr="00E6052F">
        <w:t>10% Nonidet P40 (Sigma cat# 11332473001)</w:t>
      </w:r>
    </w:p>
    <w:p w14:paraId="4EAEA30E" w14:textId="18D88B2E" w:rsidR="00BD7EE5" w:rsidRPr="00E6052F" w:rsidRDefault="00BD7EE5" w:rsidP="00B0667F">
      <w:pPr>
        <w:pStyle w:val="ListParagraph"/>
        <w:numPr>
          <w:ilvl w:val="0"/>
          <w:numId w:val="15"/>
        </w:numPr>
        <w:spacing w:line="360" w:lineRule="auto"/>
      </w:pPr>
      <w:r w:rsidRPr="00E6052F">
        <w:t>100% Tween 20</w:t>
      </w:r>
      <w:r w:rsidR="006D6ABC" w:rsidRPr="00E6052F">
        <w:t>.</w:t>
      </w:r>
      <w:r w:rsidR="004D6429" w:rsidRPr="00E6052F">
        <w:t xml:space="preserve"> (Sigma cat# P9416-100ML)</w:t>
      </w:r>
    </w:p>
    <w:p w14:paraId="5EEF08DC" w14:textId="4C579E09" w:rsidR="006D6ABC" w:rsidRPr="006C0490" w:rsidRDefault="006D6ABC" w:rsidP="00B0667F">
      <w:pPr>
        <w:pStyle w:val="ListParagraph"/>
        <w:numPr>
          <w:ilvl w:val="0"/>
          <w:numId w:val="15"/>
        </w:numPr>
        <w:spacing w:line="360" w:lineRule="auto"/>
      </w:pPr>
      <w:r w:rsidRPr="00E6052F">
        <w:t>T7 DNA ligase</w:t>
      </w:r>
      <w:r w:rsidR="002B2E97" w:rsidRPr="00E6052F">
        <w:t xml:space="preserve"> with 2 x T7 DNA ligase buffer</w:t>
      </w:r>
      <w:r w:rsidRPr="00E6052F">
        <w:t xml:space="preserve"> (3,000 U/</w:t>
      </w:r>
      <w:r w:rsidRPr="00E6052F">
        <w:sym w:font="Symbol" w:char="F06D"/>
      </w:r>
      <w:r w:rsidRPr="00E6052F">
        <w:t>L</w:t>
      </w:r>
      <w:r w:rsidR="002B2E97" w:rsidRPr="00A601F4">
        <w:t xml:space="preserve"> NEB cat# </w:t>
      </w:r>
      <w:r w:rsidR="002B2E97" w:rsidRPr="007534F1">
        <w:t>M0318L</w:t>
      </w:r>
      <w:r w:rsidRPr="006C0490">
        <w:t>).</w:t>
      </w:r>
    </w:p>
    <w:p w14:paraId="261C2696" w14:textId="18A8C24A" w:rsidR="006D6ABC" w:rsidRPr="00E6052F" w:rsidRDefault="006D6ABC" w:rsidP="00B0667F">
      <w:pPr>
        <w:pStyle w:val="ListParagraph"/>
        <w:numPr>
          <w:ilvl w:val="0"/>
          <w:numId w:val="15"/>
        </w:numPr>
        <w:spacing w:line="360" w:lineRule="auto"/>
      </w:pPr>
      <w:r w:rsidRPr="00E6052F">
        <w:t>15 mg/mL GlycoBlue.</w:t>
      </w:r>
      <w:r w:rsidR="002110C0" w:rsidRPr="00E6052F">
        <w:t xml:space="preserve"> (Thermo Fisher cat#: AM9515)</w:t>
      </w:r>
    </w:p>
    <w:p w14:paraId="4C5415E1" w14:textId="14F1259A" w:rsidR="006D6ABC" w:rsidRPr="00E6052F" w:rsidRDefault="006D6ABC" w:rsidP="00B0667F">
      <w:pPr>
        <w:pStyle w:val="ListParagraph"/>
        <w:numPr>
          <w:ilvl w:val="0"/>
          <w:numId w:val="15"/>
        </w:numPr>
        <w:spacing w:line="360" w:lineRule="auto"/>
      </w:pPr>
      <w:r w:rsidRPr="00E6052F">
        <w:t>TempliPhi Amplification Kit.</w:t>
      </w:r>
      <w:r w:rsidR="00745FA4" w:rsidRPr="00E6052F">
        <w:t xml:space="preserve"> (Sigma cat# GE25-6400-10)</w:t>
      </w:r>
    </w:p>
    <w:p w14:paraId="4C985AAD" w14:textId="76F33D41" w:rsidR="00D22FC2" w:rsidRPr="00E6052F" w:rsidRDefault="00D22FC2" w:rsidP="00B0667F">
      <w:pPr>
        <w:pStyle w:val="ListParagraph"/>
        <w:numPr>
          <w:ilvl w:val="0"/>
          <w:numId w:val="15"/>
        </w:numPr>
        <w:spacing w:line="360" w:lineRule="auto"/>
      </w:pPr>
      <w:r w:rsidRPr="00E6052F">
        <w:t>Qubit dsDNA HS Assay Kit.</w:t>
      </w:r>
      <w:r w:rsidR="00745FA4" w:rsidRPr="00E6052F">
        <w:t xml:space="preserve"> (Fisher Scientific cat# Q32851)</w:t>
      </w:r>
    </w:p>
    <w:p w14:paraId="0967EF01" w14:textId="229AB7B2" w:rsidR="002C213A" w:rsidRPr="00E6052F" w:rsidRDefault="002C213A" w:rsidP="00B0667F">
      <w:pPr>
        <w:pStyle w:val="ListParagraph"/>
        <w:numPr>
          <w:ilvl w:val="0"/>
          <w:numId w:val="15"/>
        </w:numPr>
        <w:spacing w:line="360" w:lineRule="auto"/>
      </w:pPr>
      <w:r w:rsidRPr="00A73731">
        <w:rPr>
          <w:bCs/>
        </w:rPr>
        <w:t>E-Gel</w:t>
      </w:r>
      <w:r w:rsidRPr="00A73731">
        <w:rPr>
          <w:bCs/>
          <w:vertAlign w:val="superscript"/>
        </w:rPr>
        <w:t>®</w:t>
      </w:r>
      <w:r w:rsidRPr="00A73731">
        <w:rPr>
          <w:bCs/>
        </w:rPr>
        <w:t xml:space="preserve"> EX Gel, 2%, 20-Pak</w:t>
      </w:r>
      <w:r w:rsidRPr="00A73731" w:rsidDel="00787910">
        <w:rPr>
          <w:bCs/>
        </w:rPr>
        <w:t xml:space="preserve"> </w:t>
      </w:r>
      <w:r w:rsidRPr="00B0667F">
        <w:rPr>
          <w:bCs/>
        </w:rPr>
        <w:t>(</w:t>
      </w:r>
      <w:r w:rsidRPr="00E6052F">
        <w:rPr>
          <w:bCs/>
        </w:rPr>
        <w:t>Thermo fisher scientific, cat. # G402002</w:t>
      </w:r>
      <w:r w:rsidRPr="00B0667F">
        <w:rPr>
          <w:bCs/>
        </w:rPr>
        <w:t>)</w:t>
      </w:r>
    </w:p>
    <w:p w14:paraId="44E7F39D" w14:textId="77777777" w:rsidR="002C213A" w:rsidRPr="006C0490" w:rsidRDefault="002C213A" w:rsidP="00B0667F">
      <w:pPr>
        <w:pStyle w:val="ListParagraph"/>
        <w:numPr>
          <w:ilvl w:val="0"/>
          <w:numId w:val="15"/>
        </w:numPr>
        <w:spacing w:line="360" w:lineRule="auto"/>
      </w:pPr>
      <w:r w:rsidRPr="00A601F4">
        <w:t>Phusion® High-Fidelity PCR Master Mix with HF Buffer (</w:t>
      </w:r>
      <w:r w:rsidRPr="00E779E4">
        <w:t xml:space="preserve">New England </w:t>
      </w:r>
      <w:r w:rsidRPr="007534F1">
        <w:t>BioLabs, cat #M0531S)</w:t>
      </w:r>
    </w:p>
    <w:p w14:paraId="1179BA76" w14:textId="77777777" w:rsidR="002C213A" w:rsidRPr="00E6052F" w:rsidRDefault="002C213A" w:rsidP="00B0667F">
      <w:pPr>
        <w:pStyle w:val="ListParagraph"/>
        <w:numPr>
          <w:ilvl w:val="0"/>
          <w:numId w:val="15"/>
        </w:numPr>
        <w:spacing w:line="360" w:lineRule="auto"/>
        <w:rPr>
          <w:bCs/>
        </w:rPr>
      </w:pPr>
      <w:r w:rsidRPr="006C0490">
        <w:t>NEBuffer 2 (New England BioLabs, cat #B7002S</w:t>
      </w:r>
      <w:r w:rsidRPr="006C0490">
        <w:rPr>
          <w:bCs/>
        </w:rPr>
        <w:t>)</w:t>
      </w:r>
    </w:p>
    <w:p w14:paraId="2A5C2A1F" w14:textId="77777777" w:rsidR="002C213A" w:rsidRPr="00B0667F" w:rsidRDefault="002C213A" w:rsidP="00B0667F">
      <w:pPr>
        <w:pStyle w:val="ListParagraph"/>
        <w:numPr>
          <w:ilvl w:val="0"/>
          <w:numId w:val="15"/>
        </w:numPr>
        <w:spacing w:line="360" w:lineRule="auto"/>
        <w:rPr>
          <w:bCs/>
        </w:rPr>
      </w:pPr>
      <w:r w:rsidRPr="00B0667F">
        <w:t>FBS (fetal bovine serum, heat inactivated. Sigma-</w:t>
      </w:r>
      <w:r w:rsidRPr="00E6052F">
        <w:rPr>
          <w:bCs/>
        </w:rPr>
        <w:t>Aldrich</w:t>
      </w:r>
      <w:r w:rsidRPr="00B0667F">
        <w:t>. Cat#</w:t>
      </w:r>
      <w:r w:rsidRPr="00B0667F">
        <w:rPr>
          <w:noProof/>
        </w:rPr>
        <w:t xml:space="preserve"> F4135-500ML)</w:t>
      </w:r>
    </w:p>
    <w:p w14:paraId="0D6CF775" w14:textId="35F69A59" w:rsidR="007B39C6" w:rsidRPr="006C0490" w:rsidRDefault="007B39C6" w:rsidP="00B0667F">
      <w:pPr>
        <w:pStyle w:val="ListParagraph"/>
        <w:widowControl w:val="0"/>
        <w:numPr>
          <w:ilvl w:val="0"/>
          <w:numId w:val="15"/>
        </w:numPr>
        <w:autoSpaceDE w:val="0"/>
        <w:autoSpaceDN w:val="0"/>
        <w:adjustRightInd w:val="0"/>
        <w:spacing w:line="360" w:lineRule="auto"/>
      </w:pPr>
      <w:r w:rsidRPr="00E6052F">
        <w:t>1 Kb Plus DNA Ladder (Invitrogen, cat #</w:t>
      </w:r>
      <w:r w:rsidRPr="00A601F4">
        <w:t>10488090</w:t>
      </w:r>
      <w:r w:rsidRPr="007534F1">
        <w:t>)</w:t>
      </w:r>
    </w:p>
    <w:p w14:paraId="3431709D" w14:textId="77777777" w:rsidR="00745FA4" w:rsidRPr="006C0490" w:rsidRDefault="007B39C6" w:rsidP="00B0667F">
      <w:pPr>
        <w:pStyle w:val="ListParagraph"/>
        <w:widowControl w:val="0"/>
        <w:numPr>
          <w:ilvl w:val="0"/>
          <w:numId w:val="15"/>
        </w:numPr>
        <w:tabs>
          <w:tab w:val="left" w:pos="220"/>
          <w:tab w:val="left" w:pos="720"/>
        </w:tabs>
        <w:autoSpaceDE w:val="0"/>
        <w:autoSpaceDN w:val="0"/>
        <w:adjustRightInd w:val="0"/>
        <w:spacing w:line="360" w:lineRule="auto"/>
      </w:pPr>
      <w:r w:rsidRPr="006C0490">
        <w:t>MinElute Gel Extraction Kit (Qiagen, cat. #28604)</w:t>
      </w:r>
    </w:p>
    <w:p w14:paraId="65119C62" w14:textId="77777777" w:rsidR="002C213A" w:rsidRDefault="002C213A" w:rsidP="00B0667F">
      <w:pPr>
        <w:pStyle w:val="ListParagraph"/>
        <w:spacing w:line="360" w:lineRule="auto"/>
      </w:pPr>
    </w:p>
    <w:p w14:paraId="3915E487" w14:textId="77777777" w:rsidR="00F87F08" w:rsidRDefault="00F87F08" w:rsidP="00B0667F">
      <w:pPr>
        <w:spacing w:line="360" w:lineRule="auto"/>
      </w:pPr>
    </w:p>
    <w:p w14:paraId="3BF58192" w14:textId="70B22953" w:rsidR="004923E1" w:rsidRDefault="00F87F08" w:rsidP="00B0667F">
      <w:pPr>
        <w:spacing w:line="360" w:lineRule="auto"/>
      </w:pPr>
      <w:r>
        <w:t xml:space="preserve">2.2 </w:t>
      </w:r>
      <w:r w:rsidR="004923E1">
        <w:t>Buffers</w:t>
      </w:r>
    </w:p>
    <w:p w14:paraId="18DE17D0" w14:textId="77777777" w:rsidR="00F87F08" w:rsidRPr="000F74AF" w:rsidRDefault="00F87F08" w:rsidP="00B0667F">
      <w:pPr>
        <w:spacing w:line="360" w:lineRule="auto"/>
      </w:pPr>
    </w:p>
    <w:p w14:paraId="4C56291B" w14:textId="135AA930" w:rsidR="00876D00" w:rsidRPr="000F74AF" w:rsidRDefault="00876D00" w:rsidP="00B0667F">
      <w:pPr>
        <w:pStyle w:val="ListParagraph"/>
        <w:numPr>
          <w:ilvl w:val="0"/>
          <w:numId w:val="18"/>
        </w:numPr>
        <w:spacing w:line="360" w:lineRule="auto"/>
      </w:pPr>
      <w:r w:rsidRPr="00214835">
        <w:t xml:space="preserve">Bacterial </w:t>
      </w:r>
      <w:r w:rsidRPr="000F74AF">
        <w:t xml:space="preserve">lysis buffer </w:t>
      </w:r>
      <w:r w:rsidRPr="00B0667F">
        <w:t>(</w:t>
      </w:r>
      <w:r w:rsidRPr="000F74AF">
        <w:t xml:space="preserve">50mM Tris-HCl pH8.0, 300 mM NaCl, 20mM Imidazole, 0.1% Triton X-100, 10 </w:t>
      </w:r>
      <w:r w:rsidRPr="000F74AF">
        <w:rPr>
          <w:color w:val="000000"/>
        </w:rPr>
        <w:t>μg</w:t>
      </w:r>
      <w:r w:rsidRPr="00214835">
        <w:t>/ml  Pepstatin A (C</w:t>
      </w:r>
      <w:r w:rsidRPr="000F74AF">
        <w:t>albiochem cat# 516481), 10 μg/ml Leupeptin Hemisulfate  (Calbiochem cat# 108975),  10 μg/ml Chymostatin (Calbiochem cat# 230790),  6 μg/ml Antipain  Dihydrochloride (Sigma cat# A6191), 1mg/ml lysozyme</w:t>
      </w:r>
    </w:p>
    <w:p w14:paraId="26AACD3A" w14:textId="1D57CCBD" w:rsidR="00876D00" w:rsidRPr="000F74AF" w:rsidRDefault="00876D00" w:rsidP="00B0667F">
      <w:pPr>
        <w:pStyle w:val="ListParagraph"/>
        <w:numPr>
          <w:ilvl w:val="0"/>
          <w:numId w:val="18"/>
        </w:numPr>
        <w:spacing w:line="360" w:lineRule="auto"/>
      </w:pPr>
      <w:r w:rsidRPr="000F74AF">
        <w:t>Ni-NTA beads wash buffer (50mM Tris-HCl pH8.0, 1M NaCl, 20mM Imidazole, 0.1% Triton® X-100).</w:t>
      </w:r>
    </w:p>
    <w:p w14:paraId="64CDC779" w14:textId="4581FBEF" w:rsidR="00876D00" w:rsidRPr="000F74AF" w:rsidRDefault="00876D00" w:rsidP="00B0667F">
      <w:pPr>
        <w:pStyle w:val="ListParagraph"/>
        <w:numPr>
          <w:ilvl w:val="0"/>
          <w:numId w:val="18"/>
        </w:numPr>
        <w:spacing w:line="360" w:lineRule="auto"/>
      </w:pPr>
      <w:r w:rsidRPr="000F74AF">
        <w:t xml:space="preserve">Tnp elution buffer (50mM Tris-HCl pH8.0, 1M NaCl, 250mM Imidazole, 0.1% Triton® X-100) </w:t>
      </w:r>
    </w:p>
    <w:p w14:paraId="366CEBE9" w14:textId="746F16E2" w:rsidR="00876D00" w:rsidRPr="000F74AF" w:rsidRDefault="00876D00" w:rsidP="00B0667F">
      <w:pPr>
        <w:pStyle w:val="ListParagraph"/>
        <w:numPr>
          <w:ilvl w:val="0"/>
          <w:numId w:val="18"/>
        </w:numPr>
        <w:spacing w:line="360" w:lineRule="auto"/>
      </w:pPr>
      <w:r w:rsidRPr="002E7DD4">
        <w:rPr>
          <w:color w:val="000000"/>
        </w:rPr>
        <w:t>10x annealing buffer (</w:t>
      </w:r>
      <w:r w:rsidRPr="000F74AF">
        <w:t xml:space="preserve">0.5 M Tris-acetate pH 7.5, 1.5 M potassium acetate, 40 mM spermidine). </w:t>
      </w:r>
    </w:p>
    <w:p w14:paraId="513D9969" w14:textId="44FFBC35" w:rsidR="00F87F08" w:rsidRDefault="00F87F08" w:rsidP="00B0667F">
      <w:pPr>
        <w:pStyle w:val="ListParagraph"/>
        <w:numPr>
          <w:ilvl w:val="0"/>
          <w:numId w:val="18"/>
        </w:numPr>
        <w:spacing w:line="360" w:lineRule="auto"/>
      </w:pPr>
      <w:r>
        <w:t xml:space="preserve">1.25 M glycine: </w:t>
      </w:r>
      <w:r w:rsidR="00C1288E">
        <w:t>d</w:t>
      </w:r>
      <w:r w:rsidR="00FD1211">
        <w:t xml:space="preserve">issolve </w:t>
      </w:r>
      <w:r>
        <w:t xml:space="preserve">4.68 g glycine </w:t>
      </w:r>
      <w:r w:rsidR="00FD1211">
        <w:t>in</w:t>
      </w:r>
      <w:r>
        <w:t xml:space="preserve"> 50 mL ddH</w:t>
      </w:r>
      <w:r w:rsidRPr="00F87F08">
        <w:rPr>
          <w:vertAlign w:val="subscript"/>
        </w:rPr>
        <w:t>2</w:t>
      </w:r>
      <w:r>
        <w:t xml:space="preserve">O </w:t>
      </w:r>
      <w:r w:rsidR="00FD1211">
        <w:t>and</w:t>
      </w:r>
      <w:r>
        <w:t xml:space="preserve"> filter </w:t>
      </w:r>
      <w:r w:rsidR="00FD1211" w:rsidRPr="00B0667F">
        <w:rPr>
          <w:highlight w:val="yellow"/>
        </w:rPr>
        <w:t>(</w:t>
      </w:r>
      <w:r w:rsidR="00EA2ABF">
        <w:t>Millipore cat# SLHA033SS)</w:t>
      </w:r>
      <w:r w:rsidR="00FD1211">
        <w:t xml:space="preserve"> </w:t>
      </w:r>
      <w:r>
        <w:t>sterilize</w:t>
      </w:r>
      <w:r w:rsidR="00FD1211">
        <w:t xml:space="preserve"> it</w:t>
      </w:r>
      <w:r>
        <w:t>.</w:t>
      </w:r>
    </w:p>
    <w:p w14:paraId="55D68AED" w14:textId="1FBE723F" w:rsidR="0049194D" w:rsidRDefault="0049194D" w:rsidP="00B0667F">
      <w:pPr>
        <w:pStyle w:val="ListParagraph"/>
        <w:numPr>
          <w:ilvl w:val="0"/>
          <w:numId w:val="18"/>
        </w:numPr>
        <w:spacing w:line="360" w:lineRule="auto"/>
      </w:pPr>
      <w:r>
        <w:t>Lysis buffer: 10 mM Tris-HCl pH 7.4, 10 mM NaCl, 3 mM MgCl</w:t>
      </w:r>
      <w:r w:rsidRPr="0049194D">
        <w:rPr>
          <w:vertAlign w:val="subscript"/>
        </w:rPr>
        <w:t>2</w:t>
      </w:r>
      <w:r>
        <w:t>, 0.5% NP-40.</w:t>
      </w:r>
    </w:p>
    <w:p w14:paraId="68319F38" w14:textId="05C5B809" w:rsidR="0049194D" w:rsidRDefault="0049194D" w:rsidP="00B0667F">
      <w:pPr>
        <w:pStyle w:val="ListParagraph"/>
        <w:numPr>
          <w:ilvl w:val="0"/>
          <w:numId w:val="18"/>
        </w:numPr>
        <w:spacing w:line="360" w:lineRule="auto"/>
      </w:pPr>
      <w:r>
        <w:t>10 x Tn5 reaction buffer: 0.5 M Tris-acetate (pH 7.5), 1.5 M potassium acetate, 100 mM magnesium acetate, 40 mM spermidine.</w:t>
      </w:r>
    </w:p>
    <w:p w14:paraId="4B2137B9" w14:textId="49EE6687" w:rsidR="009B32DE" w:rsidRDefault="009B32DE" w:rsidP="00B0667F">
      <w:pPr>
        <w:pStyle w:val="ListParagraph"/>
        <w:numPr>
          <w:ilvl w:val="0"/>
          <w:numId w:val="18"/>
        </w:numPr>
        <w:spacing w:line="360" w:lineRule="auto"/>
      </w:pPr>
      <w:r>
        <w:t>EB: 10 mM Tris-HCl pH 8.</w:t>
      </w:r>
      <w:r w:rsidR="00C2216F">
        <w:t>0</w:t>
      </w:r>
      <w:r w:rsidR="00B52660">
        <w:t>.</w:t>
      </w:r>
    </w:p>
    <w:p w14:paraId="0EDE02C8" w14:textId="06F1C66A" w:rsidR="00B52660" w:rsidRDefault="00B52660" w:rsidP="00B0667F">
      <w:pPr>
        <w:pStyle w:val="ListParagraph"/>
        <w:numPr>
          <w:ilvl w:val="0"/>
          <w:numId w:val="18"/>
        </w:numPr>
        <w:spacing w:line="360" w:lineRule="auto"/>
      </w:pPr>
      <w:r>
        <w:t>1x B/W</w:t>
      </w:r>
      <w:r w:rsidR="00C2216F">
        <w:t>/T</w:t>
      </w:r>
      <w:r>
        <w:t xml:space="preserve"> buffer: 5 mM Tris-HCl pH 7.5, 0.5 mM EDTA, 1 M NaCl, </w:t>
      </w:r>
      <w:r w:rsidR="00012917">
        <w:t>0.1% Triton X-100.</w:t>
      </w:r>
    </w:p>
    <w:p w14:paraId="612670DF" w14:textId="04558B7B" w:rsidR="00BD7EE5" w:rsidRDefault="00B52660" w:rsidP="00B0667F">
      <w:pPr>
        <w:pStyle w:val="ListParagraph"/>
        <w:numPr>
          <w:ilvl w:val="0"/>
          <w:numId w:val="18"/>
        </w:numPr>
        <w:spacing w:line="360" w:lineRule="auto"/>
      </w:pPr>
      <w:r>
        <w:t>2x B/W buffer: 10 mM Tris-HCl pH 7.5, 1 mM EDTA, 2 M NaCl</w:t>
      </w:r>
    </w:p>
    <w:p w14:paraId="0D428106" w14:textId="77777777" w:rsidR="00482528" w:rsidRDefault="007B39C6" w:rsidP="00B0667F">
      <w:pPr>
        <w:pStyle w:val="ListParagraph"/>
        <w:widowControl w:val="0"/>
        <w:numPr>
          <w:ilvl w:val="0"/>
          <w:numId w:val="18"/>
        </w:numPr>
        <w:autoSpaceDE w:val="0"/>
        <w:autoSpaceDN w:val="0"/>
        <w:adjustRightInd w:val="0"/>
        <w:spacing w:line="360" w:lineRule="auto"/>
        <w:rPr>
          <w:rFonts w:cs="Helvetica Neue"/>
        </w:rPr>
      </w:pPr>
      <w:r w:rsidRPr="00D856FC">
        <w:rPr>
          <w:rFonts w:cs="Helvetica Neue Light"/>
        </w:rPr>
        <w:t>E-Gel® EX Agarose Gels, 2%</w:t>
      </w:r>
      <w:r w:rsidRPr="00D856FC">
        <w:rPr>
          <w:rFonts w:cs="Helvetica Neue"/>
        </w:rPr>
        <w:t xml:space="preserve"> (Invitrogen, cat #G401002)</w:t>
      </w:r>
    </w:p>
    <w:p w14:paraId="7931821E" w14:textId="57EF96CC" w:rsidR="00482528" w:rsidRPr="00B0667F" w:rsidRDefault="00482528" w:rsidP="00B0667F">
      <w:pPr>
        <w:pStyle w:val="ListParagraph"/>
        <w:widowControl w:val="0"/>
        <w:numPr>
          <w:ilvl w:val="0"/>
          <w:numId w:val="18"/>
        </w:numPr>
        <w:autoSpaceDE w:val="0"/>
        <w:autoSpaceDN w:val="0"/>
        <w:adjustRightInd w:val="0"/>
        <w:spacing w:line="360" w:lineRule="auto"/>
        <w:rPr>
          <w:rFonts w:cs="Helvetica Neue"/>
        </w:rPr>
      </w:pPr>
      <w:r w:rsidRPr="00482528">
        <w:rPr>
          <w:rFonts w:cs="Helvetica Neue Light"/>
        </w:rPr>
        <w:t>2x</w:t>
      </w:r>
      <w:r>
        <w:rPr>
          <w:rFonts w:cs="Helvetica Neue Light"/>
        </w:rPr>
        <w:t>T7 DNA ligase reaction buffer</w:t>
      </w:r>
      <w:r w:rsidR="00AB7542">
        <w:rPr>
          <w:rFonts w:cs="Helvetica Neue Light"/>
        </w:rPr>
        <w:t>:</w:t>
      </w:r>
      <w:r>
        <w:rPr>
          <w:rFonts w:cs="Helvetica Neue Light"/>
        </w:rPr>
        <w:t xml:space="preserve"> prepared according to </w:t>
      </w:r>
      <w:r w:rsidR="00214835" w:rsidRPr="00076BA1">
        <w:rPr>
          <w:rFonts w:cs="Arial"/>
        </w:rPr>
        <w:t>New England BioLabs</w:t>
      </w:r>
      <w:r w:rsidR="00214835">
        <w:rPr>
          <w:rFonts w:cs="Helvetica Neue Light"/>
        </w:rPr>
        <w:t xml:space="preserve"> (</w:t>
      </w:r>
      <w:r>
        <w:rPr>
          <w:rFonts w:cs="Helvetica Neue Light"/>
        </w:rPr>
        <w:t>NEB</w:t>
      </w:r>
      <w:r w:rsidR="00214835">
        <w:rPr>
          <w:rFonts w:cs="Helvetica Neue Light"/>
        </w:rPr>
        <w:t>)</w:t>
      </w:r>
      <w:r>
        <w:rPr>
          <w:rFonts w:cs="Helvetica Neue Light"/>
        </w:rPr>
        <w:t xml:space="preserve"> 1x buffer</w:t>
      </w:r>
      <w:r w:rsidR="000F74AF">
        <w:rPr>
          <w:rFonts w:cs="Helvetica Neue Light"/>
        </w:rPr>
        <w:t>.</w:t>
      </w:r>
      <w:r w:rsidRPr="00482528">
        <w:rPr>
          <w:rFonts w:cs="Helvetica Neue Light"/>
        </w:rPr>
        <w:t xml:space="preserve"> </w:t>
      </w:r>
      <w:r w:rsidRPr="00B0667F">
        <w:rPr>
          <w:rFonts w:ascii="Times" w:hAnsi="Times"/>
        </w:rPr>
        <w:t>1X T7 DNA Ligase Reaction Buffer: 66 mM Tris-HCl, 10 mM MgCl</w:t>
      </w:r>
      <w:r w:rsidRPr="00B0667F">
        <w:rPr>
          <w:rFonts w:ascii="Times" w:hAnsi="Times"/>
          <w:vertAlign w:val="subscript"/>
        </w:rPr>
        <w:t>2</w:t>
      </w:r>
      <w:r w:rsidRPr="00B0667F">
        <w:rPr>
          <w:rFonts w:ascii="Times" w:hAnsi="Times"/>
        </w:rPr>
        <w:t>, 1 mM ATP</w:t>
      </w:r>
      <w:r w:rsidR="00CA629E">
        <w:rPr>
          <w:rFonts w:ascii="Times" w:hAnsi="Times"/>
        </w:rPr>
        <w:t xml:space="preserve"> (Sigma cat# </w:t>
      </w:r>
      <w:r w:rsidR="00CA629E" w:rsidRPr="00CA629E">
        <w:rPr>
          <w:rFonts w:ascii="Times" w:hAnsi="Times"/>
        </w:rPr>
        <w:t>A7699-1G</w:t>
      </w:r>
      <w:r w:rsidR="00CA629E">
        <w:rPr>
          <w:rFonts w:ascii="Times" w:hAnsi="Times"/>
        </w:rPr>
        <w:t>)</w:t>
      </w:r>
      <w:r w:rsidRPr="00B0667F">
        <w:rPr>
          <w:rFonts w:ascii="Times" w:hAnsi="Times"/>
        </w:rPr>
        <w:t>, 1 mM DTT, 7.5% Polyethylene glycol (PEG 6000), pH 7.6 @ 25°C</w:t>
      </w:r>
    </w:p>
    <w:p w14:paraId="130801A2" w14:textId="77777777" w:rsidR="007B39C6" w:rsidRPr="000F74AF" w:rsidRDefault="007B39C6" w:rsidP="00B0667F">
      <w:pPr>
        <w:pStyle w:val="ListParagraph"/>
        <w:widowControl w:val="0"/>
        <w:autoSpaceDE w:val="0"/>
        <w:autoSpaceDN w:val="0"/>
        <w:adjustRightInd w:val="0"/>
        <w:spacing w:line="360" w:lineRule="auto"/>
        <w:rPr>
          <w:rFonts w:cs="Helvetica Neue"/>
        </w:rPr>
      </w:pPr>
    </w:p>
    <w:p w14:paraId="7244AE52" w14:textId="4FE0617F" w:rsidR="00F87F08" w:rsidRDefault="00F87F08" w:rsidP="00B0667F">
      <w:pPr>
        <w:spacing w:line="360" w:lineRule="auto"/>
      </w:pPr>
    </w:p>
    <w:p w14:paraId="6E091994" w14:textId="77777777" w:rsidR="00F87F08" w:rsidRDefault="00F87F08" w:rsidP="00B0667F">
      <w:pPr>
        <w:spacing w:line="360" w:lineRule="auto"/>
      </w:pPr>
    </w:p>
    <w:p w14:paraId="379F7E45" w14:textId="7BC860FC" w:rsidR="004923E1" w:rsidRDefault="004923E1" w:rsidP="00B0667F">
      <w:pPr>
        <w:spacing w:line="360" w:lineRule="auto"/>
      </w:pPr>
      <w:r>
        <w:t>2.3 Equipment</w:t>
      </w:r>
    </w:p>
    <w:p w14:paraId="1B6CA996" w14:textId="280B22C9" w:rsidR="00F87F08" w:rsidRDefault="00F87F08" w:rsidP="00B0667F">
      <w:pPr>
        <w:spacing w:line="360" w:lineRule="auto"/>
      </w:pPr>
    </w:p>
    <w:p w14:paraId="41DE7AA8" w14:textId="646FD17F" w:rsidR="009B32DE" w:rsidRDefault="009B32DE" w:rsidP="00B0667F">
      <w:pPr>
        <w:pStyle w:val="ListParagraph"/>
        <w:numPr>
          <w:ilvl w:val="0"/>
          <w:numId w:val="20"/>
        </w:numPr>
        <w:spacing w:line="360" w:lineRule="auto"/>
      </w:pPr>
      <w:r>
        <w:t>Thermal mixer</w:t>
      </w:r>
      <w:r w:rsidR="00FD77D9">
        <w:t xml:space="preserve"> (Eppendorf thermal mixer R)</w:t>
      </w:r>
      <w:r w:rsidR="006D6ABC">
        <w:t>.</w:t>
      </w:r>
    </w:p>
    <w:p w14:paraId="108403A9" w14:textId="58ED4643" w:rsidR="00616C74" w:rsidRDefault="001B6899" w:rsidP="00B0667F">
      <w:pPr>
        <w:pStyle w:val="ListParagraph"/>
        <w:numPr>
          <w:ilvl w:val="0"/>
          <w:numId w:val="20"/>
        </w:numPr>
        <w:spacing w:line="360" w:lineRule="auto"/>
      </w:pPr>
      <w:r>
        <w:t>Rotating mixer or T</w:t>
      </w:r>
      <w:r w:rsidR="00616C74">
        <w:t>ube revolver (Thermo Scientific, model N0. 88881001)</w:t>
      </w:r>
    </w:p>
    <w:p w14:paraId="7AB4851A" w14:textId="0CFF98F6" w:rsidR="006D6ABC" w:rsidRDefault="006D6ABC" w:rsidP="00B0667F">
      <w:pPr>
        <w:pStyle w:val="ListParagraph"/>
        <w:numPr>
          <w:ilvl w:val="0"/>
          <w:numId w:val="20"/>
        </w:numPr>
        <w:spacing w:line="360" w:lineRule="auto"/>
      </w:pPr>
      <w:r>
        <w:t>Vortex mixer</w:t>
      </w:r>
      <w:r w:rsidR="007D0723">
        <w:t xml:space="preserve"> (Benchmark Scientific Inc. cat# BV1003)</w:t>
      </w:r>
      <w:r>
        <w:t>.</w:t>
      </w:r>
    </w:p>
    <w:p w14:paraId="0B6D34D2" w14:textId="6A1E86F1" w:rsidR="009B32DE" w:rsidRPr="00A601F4" w:rsidRDefault="009B32DE" w:rsidP="00B0667F">
      <w:pPr>
        <w:pStyle w:val="ListParagraph"/>
        <w:numPr>
          <w:ilvl w:val="0"/>
          <w:numId w:val="20"/>
        </w:numPr>
        <w:spacing w:line="360" w:lineRule="auto"/>
      </w:pPr>
      <w:r w:rsidRPr="00AB7542">
        <w:t>Microcentrifuge</w:t>
      </w:r>
      <w:r w:rsidR="007D0723" w:rsidRPr="007678D7">
        <w:t xml:space="preserve"> (Eppendorf centrifuge 5424)</w:t>
      </w:r>
      <w:r w:rsidR="006D6ABC" w:rsidRPr="00A601F4">
        <w:t>.</w:t>
      </w:r>
    </w:p>
    <w:p w14:paraId="16D36F3A" w14:textId="77777777" w:rsidR="000F74AF" w:rsidRPr="00AB7542" w:rsidRDefault="000F74AF" w:rsidP="00B0667F">
      <w:pPr>
        <w:pStyle w:val="ListParagraph"/>
        <w:numPr>
          <w:ilvl w:val="0"/>
          <w:numId w:val="20"/>
        </w:numPr>
        <w:spacing w:line="360" w:lineRule="auto"/>
      </w:pPr>
      <w:r w:rsidRPr="007534F1">
        <w:t>Sonicator</w:t>
      </w:r>
      <w:r w:rsidRPr="009C26C9">
        <w:t xml:space="preserve"> </w:t>
      </w:r>
      <w:r w:rsidRPr="006C0490">
        <w:t>(Misonix4000</w:t>
      </w:r>
      <w:r w:rsidRPr="00B0667F">
        <w:t>)</w:t>
      </w:r>
    </w:p>
    <w:p w14:paraId="6458C085" w14:textId="225D6A4B" w:rsidR="006D6ABC" w:rsidRPr="007534F1" w:rsidRDefault="006D6ABC" w:rsidP="00B0667F">
      <w:pPr>
        <w:pStyle w:val="ListParagraph"/>
        <w:numPr>
          <w:ilvl w:val="0"/>
          <w:numId w:val="20"/>
        </w:numPr>
        <w:spacing w:line="360" w:lineRule="auto"/>
      </w:pPr>
      <w:r w:rsidRPr="00A601F4">
        <w:t>Magnetic Rack for microcentrifuge tubes</w:t>
      </w:r>
      <w:r w:rsidR="007D0723" w:rsidRPr="00923127">
        <w:t xml:space="preserve"> (</w:t>
      </w:r>
      <w:r w:rsidR="007D0723" w:rsidRPr="00AB5D18">
        <w:t>Invitrogen cat# 123210)</w:t>
      </w:r>
      <w:r w:rsidRPr="00E779E4">
        <w:t>.</w:t>
      </w:r>
    </w:p>
    <w:p w14:paraId="7C555A5D" w14:textId="6C765241" w:rsidR="00D22FC2" w:rsidRPr="00AB7542" w:rsidRDefault="00AB7542" w:rsidP="00B0667F">
      <w:pPr>
        <w:pStyle w:val="ListParagraph"/>
        <w:numPr>
          <w:ilvl w:val="0"/>
          <w:numId w:val="20"/>
        </w:numPr>
        <w:spacing w:line="360" w:lineRule="auto"/>
      </w:pPr>
      <w:r w:rsidRPr="00AB7542">
        <w:t>N</w:t>
      </w:r>
      <w:r w:rsidR="007D0723" w:rsidRPr="00AB7542">
        <w:t>anodrop One spectrophotometer ( Thermo Scientific, Model: nanodrop One)</w:t>
      </w:r>
    </w:p>
    <w:p w14:paraId="64F78787" w14:textId="77777777" w:rsidR="007B39C6" w:rsidRPr="00AB7542" w:rsidRDefault="007B39C6" w:rsidP="00B0667F">
      <w:pPr>
        <w:pStyle w:val="ListParagraph"/>
        <w:widowControl w:val="0"/>
        <w:numPr>
          <w:ilvl w:val="0"/>
          <w:numId w:val="20"/>
        </w:numPr>
        <w:tabs>
          <w:tab w:val="left" w:pos="220"/>
          <w:tab w:val="left" w:pos="720"/>
        </w:tabs>
        <w:autoSpaceDE w:val="0"/>
        <w:autoSpaceDN w:val="0"/>
        <w:adjustRightInd w:val="0"/>
        <w:spacing w:line="360" w:lineRule="auto"/>
        <w:rPr>
          <w:rFonts w:cs="Arial"/>
        </w:rPr>
      </w:pPr>
      <w:r w:rsidRPr="00AB7542">
        <w:rPr>
          <w:rFonts w:cs="Arial"/>
        </w:rPr>
        <w:t>Qubit fluorometer (Life Technologies, cat. #Q32866)</w:t>
      </w:r>
    </w:p>
    <w:p w14:paraId="484F2DA9" w14:textId="123E7397" w:rsidR="007B39C6" w:rsidRPr="00AB7542" w:rsidRDefault="007B39C6" w:rsidP="00B0667F">
      <w:pPr>
        <w:widowControl w:val="0"/>
        <w:numPr>
          <w:ilvl w:val="0"/>
          <w:numId w:val="20"/>
        </w:numPr>
        <w:tabs>
          <w:tab w:val="left" w:pos="220"/>
          <w:tab w:val="left" w:pos="720"/>
        </w:tabs>
        <w:autoSpaceDE w:val="0"/>
        <w:autoSpaceDN w:val="0"/>
        <w:adjustRightInd w:val="0"/>
        <w:spacing w:line="360" w:lineRule="auto"/>
        <w:rPr>
          <w:rFonts w:cs="Arial"/>
        </w:rPr>
      </w:pPr>
      <w:r w:rsidRPr="00AB7542">
        <w:rPr>
          <w:rFonts w:cs="Helvetica"/>
        </w:rPr>
        <w:t>MJ Research PTC-200 Thermal Cycler (MJ Research, cat. # 8252-30-0001)</w:t>
      </w:r>
    </w:p>
    <w:p w14:paraId="3BA37A99" w14:textId="77777777" w:rsidR="007B39C6" w:rsidRPr="00B0667F" w:rsidRDefault="007B39C6" w:rsidP="00B0667F">
      <w:pPr>
        <w:widowControl w:val="0"/>
        <w:numPr>
          <w:ilvl w:val="0"/>
          <w:numId w:val="20"/>
        </w:numPr>
        <w:tabs>
          <w:tab w:val="left" w:pos="220"/>
          <w:tab w:val="left" w:pos="720"/>
        </w:tabs>
        <w:autoSpaceDE w:val="0"/>
        <w:autoSpaceDN w:val="0"/>
        <w:adjustRightInd w:val="0"/>
        <w:spacing w:line="360" w:lineRule="auto"/>
        <w:rPr>
          <w:rFonts w:cs="Arial"/>
        </w:rPr>
      </w:pPr>
      <w:r w:rsidRPr="00AB7542">
        <w:t xml:space="preserve">ProFlex™ 3 x 32-well PCR System (Thermo Fisher Scientific, </w:t>
      </w:r>
      <w:r w:rsidRPr="00AB7542">
        <w:rPr>
          <w:rStyle w:val="Strong"/>
        </w:rPr>
        <w:t>cat#: </w:t>
      </w:r>
      <w:r w:rsidRPr="00AB7542">
        <w:t xml:space="preserve"> 4484073)</w:t>
      </w:r>
    </w:p>
    <w:p w14:paraId="0B3EBE65" w14:textId="77777777" w:rsidR="007B39C6" w:rsidRDefault="007B39C6" w:rsidP="00B0667F">
      <w:pPr>
        <w:pStyle w:val="ListParagraph"/>
        <w:spacing w:line="360" w:lineRule="auto"/>
      </w:pPr>
    </w:p>
    <w:p w14:paraId="092175BC" w14:textId="77777777" w:rsidR="00F87F08" w:rsidRDefault="00F87F08" w:rsidP="00B0667F">
      <w:pPr>
        <w:spacing w:line="360" w:lineRule="auto"/>
      </w:pPr>
    </w:p>
    <w:p w14:paraId="300B9C48" w14:textId="32B29C43" w:rsidR="004923E1" w:rsidRDefault="004923E1" w:rsidP="00B0667F">
      <w:pPr>
        <w:spacing w:line="360" w:lineRule="auto"/>
      </w:pPr>
      <w:r>
        <w:t>2.4 Oligos</w:t>
      </w:r>
    </w:p>
    <w:p w14:paraId="5D6A30FE" w14:textId="5B67BB19" w:rsidR="004923E1" w:rsidRDefault="004923E1" w:rsidP="00B0667F">
      <w:pPr>
        <w:spacing w:line="360" w:lineRule="auto"/>
      </w:pPr>
    </w:p>
    <w:p w14:paraId="3581A0B9" w14:textId="06A4382C" w:rsidR="0049194D" w:rsidRDefault="0049194D" w:rsidP="00B0667F">
      <w:pPr>
        <w:pStyle w:val="ListParagraph"/>
        <w:numPr>
          <w:ilvl w:val="0"/>
          <w:numId w:val="19"/>
        </w:numPr>
        <w:spacing w:line="360" w:lineRule="auto"/>
      </w:pPr>
      <w:r>
        <w:t>Half</w:t>
      </w:r>
      <w:r w:rsidR="009510A0">
        <w:t>_</w:t>
      </w:r>
      <w:r>
        <w:t>adapter</w:t>
      </w:r>
      <w:r w:rsidR="009510A0">
        <w:t xml:space="preserve">_top: </w:t>
      </w:r>
      <w:r w:rsidR="009510A0" w:rsidRPr="009510A0">
        <w:t>/5phos/CTGTCTCTTATACACATCTCTGATGGCGCGAGGGA/3ddCTP/</w:t>
      </w:r>
      <w:r w:rsidR="009510A0">
        <w:t>.</w:t>
      </w:r>
    </w:p>
    <w:p w14:paraId="3025E8E6" w14:textId="650B9D2A" w:rsidR="009510A0" w:rsidRDefault="009510A0" w:rsidP="00B0667F">
      <w:pPr>
        <w:pStyle w:val="ListParagraph"/>
        <w:numPr>
          <w:ilvl w:val="0"/>
          <w:numId w:val="19"/>
        </w:numPr>
        <w:spacing w:line="360" w:lineRule="auto"/>
      </w:pPr>
      <w:r>
        <w:t xml:space="preserve">Half_adapter_bottom: </w:t>
      </w:r>
      <w:r w:rsidRPr="009510A0">
        <w:t>/5AmC6/TCCCTCGCGCCATCAGAGATGTGTATAAGAGACAG</w:t>
      </w:r>
      <w:r>
        <w:t>.</w:t>
      </w:r>
    </w:p>
    <w:p w14:paraId="3CD2CDB0" w14:textId="09994268" w:rsidR="0049194D" w:rsidRDefault="009510A0" w:rsidP="00B0667F">
      <w:pPr>
        <w:pStyle w:val="ListParagraph"/>
        <w:numPr>
          <w:ilvl w:val="0"/>
          <w:numId w:val="19"/>
        </w:numPr>
        <w:spacing w:line="360" w:lineRule="auto"/>
      </w:pPr>
      <w:r>
        <w:t>B</w:t>
      </w:r>
      <w:r w:rsidR="0049194D">
        <w:t>ivalent</w:t>
      </w:r>
      <w:r>
        <w:t>_</w:t>
      </w:r>
      <w:r w:rsidR="0049194D">
        <w:t>linker</w:t>
      </w:r>
      <w:r>
        <w:t xml:space="preserve">_top: </w:t>
      </w:r>
      <w:r w:rsidRPr="009510A0">
        <w:t>/5Phos/CTGTCTCTTATACACATCTCCGAGCCCACGAGAC/iBiodT/CGTCGGCAGCGTCAGATGTGTATAAGAGACAG</w:t>
      </w:r>
      <w:r>
        <w:t>.</w:t>
      </w:r>
    </w:p>
    <w:p w14:paraId="51D4C248" w14:textId="14534BE0" w:rsidR="009510A0" w:rsidRDefault="009510A0" w:rsidP="00B0667F">
      <w:pPr>
        <w:pStyle w:val="ListParagraph"/>
        <w:numPr>
          <w:ilvl w:val="0"/>
          <w:numId w:val="19"/>
        </w:numPr>
        <w:spacing w:line="360" w:lineRule="auto"/>
      </w:pPr>
      <w:r>
        <w:t xml:space="preserve">Bivalent_linker_bottom: </w:t>
      </w:r>
      <w:r w:rsidRPr="009510A0">
        <w:t>/5Phos/CTGTCTCTTATACACATCTGACGCTGCCGACGAGTCTCGTGGGCTCGGAGATGTGTATAAGAGACAG</w:t>
      </w:r>
      <w:r>
        <w:t>.</w:t>
      </w:r>
    </w:p>
    <w:p w14:paraId="5A929109" w14:textId="53F78D70" w:rsidR="009510A0" w:rsidRDefault="009510A0" w:rsidP="00B0667F">
      <w:pPr>
        <w:pStyle w:val="ListParagraph"/>
        <w:numPr>
          <w:ilvl w:val="0"/>
          <w:numId w:val="19"/>
        </w:numPr>
        <w:spacing w:line="360" w:lineRule="auto"/>
      </w:pPr>
      <w:r>
        <w:t xml:space="preserve">Illumina_Nextera_PE_PCR_primer_F: </w:t>
      </w:r>
      <w:r w:rsidRPr="009510A0">
        <w:t>AATGATACGGCGACCACCGAGATCTACAC</w:t>
      </w:r>
      <w:r>
        <w:t xml:space="preserve"> [8 bp i5 barcode] </w:t>
      </w:r>
      <w:r w:rsidRPr="009510A0">
        <w:t>TCGTCGGCAGCGTCAGATGTGTATAAGAGACAG</w:t>
      </w:r>
      <w:r>
        <w:t>.</w:t>
      </w:r>
      <w:r w:rsidR="002B13FC">
        <w:t xml:space="preserve"> Such as:</w:t>
      </w:r>
    </w:p>
    <w:p w14:paraId="58671B0F" w14:textId="3F7103FA" w:rsidR="002B13FC" w:rsidRPr="00B0667F" w:rsidRDefault="002B13FC" w:rsidP="00B0667F">
      <w:pPr>
        <w:spacing w:line="360" w:lineRule="auto"/>
        <w:ind w:firstLine="720"/>
        <w:rPr>
          <w:rFonts w:ascii="Calibri" w:hAnsi="Calibri"/>
          <w:b/>
          <w:bCs/>
          <w:color w:val="000000"/>
          <w:sz w:val="20"/>
          <w:szCs w:val="20"/>
        </w:rPr>
      </w:pPr>
      <w:r w:rsidRPr="00B0667F">
        <w:rPr>
          <w:sz w:val="20"/>
          <w:szCs w:val="20"/>
        </w:rPr>
        <w:t xml:space="preserve">N501: </w:t>
      </w:r>
      <w:r w:rsidRPr="00B0667F">
        <w:rPr>
          <w:rFonts w:ascii="Calibri" w:hAnsi="Calibri"/>
          <w:b/>
          <w:bCs/>
          <w:color w:val="000000"/>
          <w:sz w:val="20"/>
          <w:szCs w:val="20"/>
        </w:rPr>
        <w:t>AATGATACGGCGACCACCGAGATCTACACTAGATCGCTCGTCGGCAGCGTCAGATGTGTATAAGAGACAG</w:t>
      </w:r>
    </w:p>
    <w:p w14:paraId="39DC0807" w14:textId="51C0D4FC" w:rsidR="002B13FC" w:rsidRPr="00B0667F" w:rsidRDefault="002B13FC" w:rsidP="00B0667F">
      <w:pPr>
        <w:spacing w:line="360" w:lineRule="auto"/>
        <w:ind w:firstLine="720"/>
        <w:rPr>
          <w:rFonts w:ascii="Calibri" w:hAnsi="Calibri"/>
          <w:b/>
          <w:bCs/>
          <w:color w:val="000000"/>
          <w:sz w:val="20"/>
          <w:szCs w:val="20"/>
        </w:rPr>
      </w:pPr>
      <w:r w:rsidRPr="00B0667F">
        <w:rPr>
          <w:rFonts w:ascii="Calibri" w:hAnsi="Calibri"/>
          <w:b/>
          <w:bCs/>
          <w:color w:val="000000"/>
          <w:sz w:val="20"/>
          <w:szCs w:val="20"/>
        </w:rPr>
        <w:t>N502: AATGATACGGCGACCACCGAGATCTACAC CTCTCTAT TCGTCGGCAGCGTCAGATGTGTATAAGAGACAG</w:t>
      </w:r>
    </w:p>
    <w:p w14:paraId="7D8DC013" w14:textId="0BE2ED0D" w:rsidR="009510A0" w:rsidRDefault="009510A0" w:rsidP="00B0667F">
      <w:pPr>
        <w:pStyle w:val="ListParagraph"/>
        <w:numPr>
          <w:ilvl w:val="0"/>
          <w:numId w:val="19"/>
        </w:numPr>
        <w:spacing w:line="360" w:lineRule="auto"/>
      </w:pPr>
      <w:r>
        <w:t xml:space="preserve">Illumina_Nextera_PE_PCR_primer_R: </w:t>
      </w:r>
      <w:r w:rsidRPr="009510A0">
        <w:t>CAAGCAGAAGACGGCATACGAGAT</w:t>
      </w:r>
      <w:r>
        <w:t xml:space="preserve"> [</w:t>
      </w:r>
      <w:r w:rsidR="00E26489">
        <w:t xml:space="preserve">8 bp i7 barcode] </w:t>
      </w:r>
      <w:r w:rsidRPr="009510A0">
        <w:t>GTCTCGTGGGCTCGGAGATGTGTATAAGAGACAG</w:t>
      </w:r>
      <w:r w:rsidR="00E26489">
        <w:t>.</w:t>
      </w:r>
      <w:r w:rsidR="002B13FC">
        <w:t xml:space="preserve"> Such as:</w:t>
      </w:r>
    </w:p>
    <w:p w14:paraId="68DB7455" w14:textId="28672B74" w:rsidR="002B13FC" w:rsidRPr="00625E41" w:rsidRDefault="002B13FC" w:rsidP="00B0667F">
      <w:pPr>
        <w:spacing w:line="360" w:lineRule="auto"/>
        <w:ind w:firstLine="720"/>
        <w:rPr>
          <w:rFonts w:ascii="Calibri" w:hAnsi="Calibri"/>
          <w:b/>
          <w:bCs/>
          <w:color w:val="000000"/>
          <w:sz w:val="18"/>
          <w:szCs w:val="18"/>
        </w:rPr>
      </w:pPr>
      <w:r>
        <w:lastRenderedPageBreak/>
        <w:t xml:space="preserve">N701: </w:t>
      </w:r>
      <w:r w:rsidRPr="00625E41">
        <w:rPr>
          <w:rFonts w:ascii="Calibri" w:hAnsi="Calibri"/>
          <w:b/>
          <w:bCs/>
          <w:color w:val="000000"/>
          <w:sz w:val="18"/>
          <w:szCs w:val="18"/>
        </w:rPr>
        <w:t xml:space="preserve">CAAGCAGAAGACGGCATACGAGAT TCGCCTTA GTCTCGTGGGCTCGGAGATGTGTATAAGAGACAG </w:t>
      </w:r>
    </w:p>
    <w:p w14:paraId="0E510CAE" w14:textId="6AE2E562" w:rsidR="002B13FC" w:rsidRDefault="002B13FC" w:rsidP="00B0667F">
      <w:pPr>
        <w:spacing w:line="360" w:lineRule="auto"/>
        <w:ind w:firstLine="720"/>
      </w:pPr>
      <w:r>
        <w:t xml:space="preserve">N702: </w:t>
      </w:r>
      <w:r w:rsidRPr="00625E41">
        <w:rPr>
          <w:rFonts w:ascii="Calibri" w:hAnsi="Calibri"/>
          <w:b/>
          <w:bCs/>
          <w:color w:val="000000"/>
          <w:sz w:val="18"/>
          <w:szCs w:val="18"/>
        </w:rPr>
        <w:t>CAAGCAGAAGACGGCATACGAGAT CTAGTACGGTCTCGTGGGCTCGGAGATGTGTATAAGAGACAG</w:t>
      </w:r>
    </w:p>
    <w:p w14:paraId="756EC5B7" w14:textId="77777777" w:rsidR="002B13FC" w:rsidRDefault="002B13FC" w:rsidP="00B0667F">
      <w:pPr>
        <w:pStyle w:val="ListParagraph"/>
        <w:spacing w:line="360" w:lineRule="auto"/>
      </w:pPr>
    </w:p>
    <w:p w14:paraId="31DAB397" w14:textId="77777777" w:rsidR="00F87F08" w:rsidRDefault="00F87F08" w:rsidP="00B0667F">
      <w:pPr>
        <w:spacing w:line="360" w:lineRule="auto"/>
      </w:pPr>
    </w:p>
    <w:p w14:paraId="18F95DC3" w14:textId="5CDA928E" w:rsidR="004923E1" w:rsidRDefault="004923E1" w:rsidP="00B0667F">
      <w:pPr>
        <w:spacing w:line="360" w:lineRule="auto"/>
        <w:rPr>
          <w:b/>
          <w:bCs/>
        </w:rPr>
      </w:pPr>
      <w:r w:rsidRPr="006B25FC">
        <w:rPr>
          <w:b/>
          <w:bCs/>
        </w:rPr>
        <w:t>3 Methods</w:t>
      </w:r>
    </w:p>
    <w:p w14:paraId="2F14E544" w14:textId="00E51198" w:rsidR="00032551" w:rsidRPr="00B0667F" w:rsidRDefault="00EB3D0C" w:rsidP="00B0667F">
      <w:pPr>
        <w:pStyle w:val="ListParagraph"/>
        <w:numPr>
          <w:ilvl w:val="1"/>
          <w:numId w:val="25"/>
        </w:numPr>
        <w:spacing w:line="360" w:lineRule="auto"/>
        <w:outlineLvl w:val="0"/>
        <w:rPr>
          <w:b/>
        </w:rPr>
      </w:pPr>
      <w:r w:rsidRPr="00B0667F">
        <w:rPr>
          <w:b/>
          <w:i/>
          <w:iCs/>
        </w:rPr>
        <w:t>Expression and purification of hyperactive Tn</w:t>
      </w:r>
      <w:r w:rsidR="00EF4668">
        <w:rPr>
          <w:b/>
          <w:i/>
          <w:iCs/>
        </w:rPr>
        <w:t>5</w:t>
      </w:r>
      <w:r w:rsidRPr="00B0667F">
        <w:rPr>
          <w:b/>
          <w:i/>
          <w:iCs/>
        </w:rPr>
        <w:t xml:space="preserve"> and annealing of adapters</w:t>
      </w:r>
    </w:p>
    <w:p w14:paraId="6B3FBEA1" w14:textId="77777777" w:rsidR="00666893" w:rsidRDefault="00666893" w:rsidP="00666893">
      <w:pPr>
        <w:pStyle w:val="ListParagraph"/>
        <w:widowControl w:val="0"/>
        <w:numPr>
          <w:ilvl w:val="0"/>
          <w:numId w:val="24"/>
        </w:numPr>
        <w:spacing w:line="360" w:lineRule="auto"/>
        <w:jc w:val="both"/>
      </w:pPr>
      <w:r>
        <w:t>Trans</w:t>
      </w:r>
      <w:r w:rsidRPr="00C150FA">
        <w:t>form competent cells BL21 Gold (DE3) (Agilent cat# 230132) with pET15b-His6Tnp</w:t>
      </w:r>
      <w:r>
        <w:t xml:space="preserve"> (Addgene plasmid </w:t>
      </w:r>
      <w:r w:rsidRPr="00032551">
        <w:rPr>
          <w:rFonts w:ascii="Roboto" w:hAnsi="Roboto"/>
          <w:color w:val="585858"/>
          <w:sz w:val="23"/>
          <w:szCs w:val="23"/>
          <w:shd w:val="clear" w:color="auto" w:fill="FFFFFF"/>
        </w:rPr>
        <w:t>#79807</w:t>
      </w:r>
      <w:r>
        <w:t>)</w:t>
      </w:r>
      <w:r w:rsidRPr="00032551">
        <w:t xml:space="preserve">. Plate the transformed bacterial cells on LB agar plates containing 100 </w:t>
      </w:r>
      <w:r w:rsidRPr="00032551">
        <w:rPr>
          <w:bCs/>
          <w:color w:val="000000"/>
        </w:rPr>
        <w:t>μg/ml</w:t>
      </w:r>
      <w:r w:rsidRPr="00032551">
        <w:t xml:space="preserve"> Carbenicillin and incubate the plates at 37°C overnight</w:t>
      </w:r>
      <w:r>
        <w:t>.</w:t>
      </w:r>
    </w:p>
    <w:p w14:paraId="078111DD" w14:textId="6EE0AE5C" w:rsidR="00666893" w:rsidRDefault="00666893" w:rsidP="00666893">
      <w:pPr>
        <w:pStyle w:val="ListParagraph"/>
        <w:widowControl w:val="0"/>
        <w:numPr>
          <w:ilvl w:val="0"/>
          <w:numId w:val="24"/>
        </w:numPr>
        <w:spacing w:line="360" w:lineRule="auto"/>
        <w:jc w:val="both"/>
      </w:pPr>
      <w:r w:rsidRPr="00C150FA">
        <w:t>Inoculate 60</w:t>
      </w:r>
      <w:r w:rsidR="00532B12">
        <w:t xml:space="preserve"> </w:t>
      </w:r>
      <w:r w:rsidRPr="00C150FA">
        <w:t xml:space="preserve">ml LB containing Carbenicillin (100 </w:t>
      </w:r>
      <w:r w:rsidRPr="00C150FA">
        <w:rPr>
          <w:bCs/>
          <w:color w:val="000000"/>
        </w:rPr>
        <w:t>μg/ml</w:t>
      </w:r>
      <w:r w:rsidRPr="00C150FA">
        <w:t>) with one single colony and incubate at 37°C with shaking at 200</w:t>
      </w:r>
      <w:r w:rsidR="00532B12">
        <w:t xml:space="preserve"> </w:t>
      </w:r>
      <w:r w:rsidRPr="00C150FA">
        <w:t xml:space="preserve">rpm overnight. </w:t>
      </w:r>
    </w:p>
    <w:p w14:paraId="7D9709FF" w14:textId="3C8DFDD4" w:rsidR="00666893" w:rsidRDefault="00666893" w:rsidP="00666893">
      <w:pPr>
        <w:pStyle w:val="ListParagraph"/>
        <w:widowControl w:val="0"/>
        <w:numPr>
          <w:ilvl w:val="0"/>
          <w:numId w:val="24"/>
        </w:numPr>
        <w:spacing w:line="360" w:lineRule="auto"/>
        <w:jc w:val="both"/>
      </w:pPr>
      <w:r w:rsidRPr="00C150FA">
        <w:t>Dilute</w:t>
      </w:r>
      <w:r>
        <w:t xml:space="preserve"> 10</w:t>
      </w:r>
      <w:r w:rsidR="00532B12">
        <w:t xml:space="preserve"> </w:t>
      </w:r>
      <w:r>
        <w:t>ml of t</w:t>
      </w:r>
      <w:r w:rsidRPr="00C150FA">
        <w:t xml:space="preserve">he above culture to </w:t>
      </w:r>
      <w:r>
        <w:t>0.6</w:t>
      </w:r>
      <w:r w:rsidRPr="00C150FA">
        <w:t xml:space="preserve"> liter of the same media </w:t>
      </w:r>
      <w:r>
        <w:t xml:space="preserve">in a 2L flask </w:t>
      </w:r>
      <w:r w:rsidRPr="00C150FA">
        <w:t xml:space="preserve">and continue to </w:t>
      </w:r>
      <w:r>
        <w:t>grow</w:t>
      </w:r>
      <w:r w:rsidRPr="00C150FA">
        <w:t xml:space="preserve"> until OD</w:t>
      </w:r>
      <w:r w:rsidRPr="00C150FA">
        <w:rPr>
          <w:vertAlign w:val="subscript"/>
        </w:rPr>
        <w:t>600</w:t>
      </w:r>
      <w:r w:rsidRPr="00C150FA">
        <w:t xml:space="preserve"> </w:t>
      </w:r>
      <w:r>
        <w:t>reach</w:t>
      </w:r>
      <w:r w:rsidR="00532B12">
        <w:t>es</w:t>
      </w:r>
      <w:r w:rsidRPr="00C150FA">
        <w:t xml:space="preserve"> 0.8</w:t>
      </w:r>
      <w:r>
        <w:t xml:space="preserve"> </w:t>
      </w:r>
      <w:r w:rsidRPr="00C150FA">
        <w:t>at 37°C w</w:t>
      </w:r>
      <w:r>
        <w:t>hile</w:t>
      </w:r>
      <w:r w:rsidRPr="00C150FA">
        <w:t xml:space="preserve"> shaking at 200</w:t>
      </w:r>
      <w:r w:rsidR="00532B12">
        <w:t xml:space="preserve"> </w:t>
      </w:r>
      <w:r w:rsidRPr="00C150FA">
        <w:t xml:space="preserve">rpm. </w:t>
      </w:r>
      <w:r w:rsidR="00532B12">
        <w:t>Use</w:t>
      </w:r>
      <w:r>
        <w:t xml:space="preserve"> two flasks for a total of 1.2 L media.</w:t>
      </w:r>
    </w:p>
    <w:p w14:paraId="26677D1D" w14:textId="1B02D1EA" w:rsidR="00666893" w:rsidRDefault="006573B9" w:rsidP="00666893">
      <w:pPr>
        <w:pStyle w:val="ListParagraph"/>
        <w:widowControl w:val="0"/>
        <w:numPr>
          <w:ilvl w:val="0"/>
          <w:numId w:val="24"/>
        </w:numPr>
        <w:spacing w:line="360" w:lineRule="auto"/>
        <w:jc w:val="both"/>
      </w:pPr>
      <w:r>
        <w:t>W</w:t>
      </w:r>
      <w:r w:rsidR="00666893">
        <w:t xml:space="preserve">hen the </w:t>
      </w:r>
      <w:r w:rsidR="00666893" w:rsidRPr="00C150FA">
        <w:t>OD</w:t>
      </w:r>
      <w:r w:rsidR="00666893" w:rsidRPr="00C150FA">
        <w:rPr>
          <w:vertAlign w:val="subscript"/>
        </w:rPr>
        <w:t>600</w:t>
      </w:r>
      <w:r w:rsidR="00666893" w:rsidRPr="00C150FA">
        <w:t xml:space="preserve"> </w:t>
      </w:r>
      <w:r w:rsidR="00666893">
        <w:t>reach</w:t>
      </w:r>
      <w:r>
        <w:t>e</w:t>
      </w:r>
      <w:r w:rsidR="00666893">
        <w:t>s</w:t>
      </w:r>
      <w:r w:rsidR="00666893" w:rsidRPr="00C150FA">
        <w:t xml:space="preserve"> 0.8</w:t>
      </w:r>
      <w:r>
        <w:t>,</w:t>
      </w:r>
      <w:r w:rsidR="00666893">
        <w:t xml:space="preserve"> </w:t>
      </w:r>
      <w:r>
        <w:t>transfer</w:t>
      </w:r>
      <w:r w:rsidR="00666893">
        <w:t xml:space="preserve"> the flasks </w:t>
      </w:r>
      <w:r>
        <w:t xml:space="preserve">to </w:t>
      </w:r>
      <w:r w:rsidR="00666893">
        <w:t>ice water bath</w:t>
      </w:r>
      <w:r>
        <w:t xml:space="preserve"> and cool them down for 10 min</w:t>
      </w:r>
      <w:r w:rsidR="00666893">
        <w:t xml:space="preserve">. </w:t>
      </w:r>
      <w:r w:rsidR="00666893" w:rsidRPr="00C150FA">
        <w:t>Add IPTG to 0.5mM (final concentration) and shake the cu</w:t>
      </w:r>
      <w:r w:rsidR="00666893">
        <w:t>lt</w:t>
      </w:r>
      <w:r w:rsidR="00666893" w:rsidRPr="00C150FA">
        <w:t xml:space="preserve">ure at 200rpm at room temperature for 4 hours. </w:t>
      </w:r>
    </w:p>
    <w:p w14:paraId="6B379694" w14:textId="4D173C92" w:rsidR="00666893" w:rsidRPr="00CF558F" w:rsidRDefault="00666893" w:rsidP="00666893">
      <w:pPr>
        <w:pStyle w:val="ListParagraph"/>
        <w:widowControl w:val="0"/>
        <w:numPr>
          <w:ilvl w:val="0"/>
          <w:numId w:val="24"/>
        </w:numPr>
        <w:spacing w:line="360" w:lineRule="auto"/>
        <w:jc w:val="both"/>
      </w:pPr>
      <w:r>
        <w:t>Cool down the culture</w:t>
      </w:r>
      <w:r w:rsidRPr="00C150FA">
        <w:t xml:space="preserve"> in ice water, </w:t>
      </w:r>
      <w:r w:rsidR="00886766">
        <w:t>pellet</w:t>
      </w:r>
      <w:r w:rsidRPr="00C150FA">
        <w:t xml:space="preserve"> the cells by spinning at 3700</w:t>
      </w:r>
      <w:r w:rsidR="00886766">
        <w:t xml:space="preserve"> </w:t>
      </w:r>
      <w:r w:rsidRPr="00C150FA">
        <w:t>rpm at 4°C for 15</w:t>
      </w:r>
      <w:r w:rsidR="00DD2393">
        <w:t xml:space="preserve"> </w:t>
      </w:r>
      <w:r w:rsidRPr="00C150FA">
        <w:t>min. Re</w:t>
      </w:r>
      <w:r w:rsidR="00DD2393">
        <w:t>move the supernatant and re</w:t>
      </w:r>
      <w:r w:rsidRPr="00C150FA">
        <w:t xml:space="preserve">suspend the cell pellets in 30 ml </w:t>
      </w:r>
      <w:r>
        <w:t xml:space="preserve">bacterial </w:t>
      </w:r>
      <w:r w:rsidRPr="00C150FA">
        <w:t xml:space="preserve">lysis buffer </w:t>
      </w:r>
      <w:r w:rsidRPr="00C150FA">
        <w:rPr>
          <w:u w:val="single"/>
        </w:rPr>
        <w:t>(</w:t>
      </w:r>
      <w:r w:rsidRPr="00C150FA">
        <w:t xml:space="preserve">50mM Tris-HCl pH8.0, 300 mM NaCl, 20mM Imidazole, 0.1% Triton X-100, 10 </w:t>
      </w:r>
      <w:r w:rsidRPr="00C150FA">
        <w:rPr>
          <w:bCs/>
          <w:color w:val="000000"/>
        </w:rPr>
        <w:t>μg</w:t>
      </w:r>
      <w:r w:rsidRPr="00C150FA">
        <w:t>/ml  Pepstatin A (</w:t>
      </w:r>
      <w:r>
        <w:t>C</w:t>
      </w:r>
      <w:r w:rsidRPr="00C150FA">
        <w:t>albiochem cat# 516481), 10 μg/ml Leupeptin Hemisulfate  (</w:t>
      </w:r>
      <w:r>
        <w:t>C</w:t>
      </w:r>
      <w:r w:rsidRPr="00C150FA">
        <w:t>albiochem cat# 108975),  10 μg/ml Chymostatin (</w:t>
      </w:r>
      <w:r>
        <w:t>C</w:t>
      </w:r>
      <w:r w:rsidRPr="00C150FA">
        <w:t xml:space="preserve">albiochem cat# 230790),  6 μg/ml Antipain  Dihydrochloride (Sigma </w:t>
      </w:r>
      <w:r w:rsidRPr="001D1FA1">
        <w:t>cat#</w:t>
      </w:r>
      <w:r>
        <w:t xml:space="preserve"> </w:t>
      </w:r>
      <w:r w:rsidRPr="001D1FA1">
        <w:t xml:space="preserve">A6191), 1mg/ml lysozyme; incubate on ice for 30 minutes. </w:t>
      </w:r>
      <w:r>
        <w:t xml:space="preserve">Split into </w:t>
      </w:r>
      <w:r w:rsidR="00DD2393">
        <w:t xml:space="preserve">six </w:t>
      </w:r>
      <w:r>
        <w:t>15</w:t>
      </w:r>
      <w:r w:rsidR="00DD2393">
        <w:t xml:space="preserve"> </w:t>
      </w:r>
      <w:r>
        <w:t>ml tubes.</w:t>
      </w:r>
    </w:p>
    <w:p w14:paraId="4E988BD3" w14:textId="150753E7" w:rsidR="00666893" w:rsidRPr="001D1FA1" w:rsidRDefault="00666893" w:rsidP="00666893">
      <w:pPr>
        <w:pStyle w:val="ListParagraph"/>
        <w:widowControl w:val="0"/>
        <w:numPr>
          <w:ilvl w:val="0"/>
          <w:numId w:val="24"/>
        </w:numPr>
        <w:spacing w:line="360" w:lineRule="auto"/>
        <w:jc w:val="both"/>
      </w:pPr>
      <w:r w:rsidRPr="00625E41">
        <w:t>Lyse the cells</w:t>
      </w:r>
      <w:r>
        <w:t xml:space="preserve"> in each tube</w:t>
      </w:r>
      <w:r w:rsidRPr="00625E41">
        <w:t xml:space="preserve"> by sonication with a microtip on Misonix4000</w:t>
      </w:r>
      <w:r w:rsidRPr="001D1FA1">
        <w:t xml:space="preserve"> (total </w:t>
      </w:r>
      <w:r w:rsidRPr="00625E41">
        <w:t>process time of 105” with 15” on, 30” off, 90% for amplitude).</w:t>
      </w:r>
      <w:r>
        <w:t xml:space="preserve"> Pool the lysate</w:t>
      </w:r>
      <w:r w:rsidR="00DD2393">
        <w:t>s</w:t>
      </w:r>
      <w:r>
        <w:t xml:space="preserve"> into one centrifuge tube. </w:t>
      </w:r>
    </w:p>
    <w:p w14:paraId="4D38F265" w14:textId="2CCA7901" w:rsidR="00666893" w:rsidRDefault="00666893" w:rsidP="00666893">
      <w:pPr>
        <w:pStyle w:val="ListParagraph"/>
        <w:widowControl w:val="0"/>
        <w:numPr>
          <w:ilvl w:val="0"/>
          <w:numId w:val="24"/>
        </w:numPr>
        <w:spacing w:line="360" w:lineRule="auto"/>
        <w:jc w:val="both"/>
      </w:pPr>
      <w:r w:rsidRPr="00C150FA">
        <w:t>Spin the lysates at 15,000</w:t>
      </w:r>
      <w:r w:rsidR="00DD2393">
        <w:t xml:space="preserve"> </w:t>
      </w:r>
      <w:r w:rsidRPr="00C150FA">
        <w:t xml:space="preserve">rpm for 10 min at 4°C; transfer supernatant to a new tube and add </w:t>
      </w:r>
      <w:r w:rsidRPr="00C150FA">
        <w:rPr>
          <w:color w:val="000000" w:themeColor="text1"/>
        </w:rPr>
        <w:t>2ME</w:t>
      </w:r>
      <w:r w:rsidRPr="00C150FA">
        <w:t xml:space="preserve"> (2-mecapotoethenal</w:t>
      </w:r>
      <w:r w:rsidR="00DD2393">
        <w:t>, final concentration 5</w:t>
      </w:r>
      <w:r w:rsidR="00DD2393" w:rsidRPr="00C150FA">
        <w:t>mM</w:t>
      </w:r>
      <w:r w:rsidRPr="00C150FA">
        <w:t xml:space="preserve">), </w:t>
      </w:r>
      <w:r w:rsidR="00DD2393" w:rsidRPr="00C150FA">
        <w:t xml:space="preserve">PMSF </w:t>
      </w:r>
      <w:r w:rsidR="00DD2393">
        <w:t>(</w:t>
      </w:r>
      <w:r w:rsidRPr="00C150FA">
        <w:t>1 μM</w:t>
      </w:r>
      <w:r w:rsidR="00DD2393">
        <w:t>)</w:t>
      </w:r>
      <w:r w:rsidRPr="00C150FA">
        <w:t xml:space="preserve"> and </w:t>
      </w:r>
      <w:r w:rsidR="00DD2393" w:rsidRPr="00C150FA">
        <w:t xml:space="preserve">NaCl </w:t>
      </w:r>
      <w:r w:rsidR="00DD2393">
        <w:t>(</w:t>
      </w:r>
      <w:r w:rsidRPr="00C150FA">
        <w:t>1M</w:t>
      </w:r>
      <w:r w:rsidR="00DD2393">
        <w:t>)</w:t>
      </w:r>
      <w:r w:rsidRPr="00C150FA">
        <w:t xml:space="preserve">. </w:t>
      </w:r>
      <w:r w:rsidR="00DD2393">
        <w:t>Note: i</w:t>
      </w:r>
      <w:r w:rsidR="00693C16">
        <w:t>t is important to maintain the 1M NaCl concentration to reduce the DNA contamination</w:t>
      </w:r>
      <w:r w:rsidR="00DD2393">
        <w:t>.</w:t>
      </w:r>
    </w:p>
    <w:p w14:paraId="1CB7F73E" w14:textId="77777777" w:rsidR="00666893" w:rsidRDefault="00666893" w:rsidP="00666893">
      <w:pPr>
        <w:pStyle w:val="ListParagraph"/>
        <w:widowControl w:val="0"/>
        <w:numPr>
          <w:ilvl w:val="0"/>
          <w:numId w:val="24"/>
        </w:numPr>
        <w:spacing w:line="360" w:lineRule="auto"/>
        <w:jc w:val="both"/>
      </w:pPr>
      <w:r>
        <w:lastRenderedPageBreak/>
        <w:t>Wash 2</w:t>
      </w:r>
      <w:r w:rsidRPr="00D05A85">
        <w:t xml:space="preserve"> ml 50% Ni-NTA agarose bead slurry (Qiagen cat#1018244)</w:t>
      </w:r>
      <w:r>
        <w:t xml:space="preserve"> with 30 ml of </w:t>
      </w:r>
      <w:r w:rsidRPr="00D05A85">
        <w:t xml:space="preserve">50mM Tris-HCl pH8.0, 300 mM NaCl and </w:t>
      </w:r>
      <w:r>
        <w:t xml:space="preserve">20mM Imidazole. Spin at </w:t>
      </w:r>
      <w:r w:rsidRPr="00D05A85">
        <w:t>1320</w:t>
      </w:r>
      <w:r>
        <w:t xml:space="preserve"> rpm at 4°C for 5min. Remove supernatant.</w:t>
      </w:r>
    </w:p>
    <w:p w14:paraId="5894C43D" w14:textId="77777777" w:rsidR="00666893" w:rsidRDefault="00666893" w:rsidP="00666893">
      <w:pPr>
        <w:pStyle w:val="ListParagraph"/>
        <w:widowControl w:val="0"/>
        <w:numPr>
          <w:ilvl w:val="0"/>
          <w:numId w:val="24"/>
        </w:numPr>
        <w:spacing w:line="360" w:lineRule="auto"/>
        <w:jc w:val="both"/>
      </w:pPr>
      <w:r>
        <w:t xml:space="preserve">Add the cleared lysates to the </w:t>
      </w:r>
      <w:r w:rsidRPr="00D05A85">
        <w:t>Ni-NTA agarose bead</w:t>
      </w:r>
      <w:r>
        <w:t>s and rotate at 4°C for one hour. Spin the beads</w:t>
      </w:r>
      <w:r w:rsidRPr="00B92972">
        <w:t xml:space="preserve"> </w:t>
      </w:r>
      <w:r w:rsidRPr="00D05A85">
        <w:t>at 13</w:t>
      </w:r>
      <w:r>
        <w:t>20rpm for 5min at 4°C and remove supernatant. Wash the beads</w:t>
      </w:r>
      <w:r w:rsidRPr="00D05A85">
        <w:t xml:space="preserve"> once with 15ml </w:t>
      </w:r>
      <w:r>
        <w:t xml:space="preserve">Ni-NTA beads </w:t>
      </w:r>
      <w:r w:rsidRPr="00D05A85">
        <w:t>wash buffer (50mM Tris-HCl pH8.0, 1M NaCl, 20mM Imidazole, 0.1% Triton® X-100).</w:t>
      </w:r>
    </w:p>
    <w:p w14:paraId="5E393345" w14:textId="14DA0CC6" w:rsidR="00666893" w:rsidRPr="00625E41" w:rsidRDefault="00666893" w:rsidP="00666893">
      <w:pPr>
        <w:pStyle w:val="ListParagraph"/>
        <w:widowControl w:val="0"/>
        <w:numPr>
          <w:ilvl w:val="0"/>
          <w:numId w:val="24"/>
        </w:numPr>
        <w:spacing w:line="360" w:lineRule="auto"/>
        <w:jc w:val="both"/>
        <w:rPr>
          <w:rFonts w:ascii="TimesNewRomanPSMT" w:hAnsi="TimesNewRomanPSMT" w:cs="TimesNewRomanPSMT"/>
        </w:rPr>
      </w:pPr>
      <w:r w:rsidRPr="00625E41">
        <w:t xml:space="preserve">Transfer the beads to a 1ml syringe with glass wool on the bottom. Wash the beads with 20ml wash buffer. Elute the bound Tnp using 3 ml of </w:t>
      </w:r>
      <w:r>
        <w:t xml:space="preserve">Tnp </w:t>
      </w:r>
      <w:r w:rsidRPr="00625E41">
        <w:t xml:space="preserve">elution buffer (50mM Tris-HCl pH8.0, 1M NaCl, 250mM Imidazole, 0.1% Triton® X-100) by loading 0.5ml elution buffer for 6 times and collect the eluates into 6 Eppendorf tubes. </w:t>
      </w:r>
      <w:r w:rsidR="0062522F">
        <w:t>To each tube of eluates, a</w:t>
      </w:r>
      <w:r w:rsidRPr="00625E41">
        <w:t xml:space="preserve">dd </w:t>
      </w:r>
      <w:r w:rsidRPr="00AC5C8B">
        <w:rPr>
          <w:rFonts w:ascii="Times" w:hAnsi="Times" w:cs="Times"/>
        </w:rPr>
        <w:t xml:space="preserve">dithiothreitol </w:t>
      </w:r>
      <w:r w:rsidR="0062522F">
        <w:rPr>
          <w:rFonts w:ascii="Times" w:hAnsi="Times" w:cs="Times"/>
        </w:rPr>
        <w:t xml:space="preserve">(final concentration 1 mM) </w:t>
      </w:r>
      <w:r w:rsidRPr="00AC5C8B">
        <w:rPr>
          <w:rFonts w:ascii="Times" w:hAnsi="Times" w:cs="Times"/>
        </w:rPr>
        <w:t>and glycerol</w:t>
      </w:r>
      <w:r w:rsidR="0062522F">
        <w:rPr>
          <w:rFonts w:ascii="Times" w:hAnsi="Times" w:cs="Times"/>
        </w:rPr>
        <w:t xml:space="preserve"> (final concentration </w:t>
      </w:r>
      <w:r w:rsidR="0062522F" w:rsidRPr="00AC5C8B">
        <w:rPr>
          <w:rFonts w:ascii="Times" w:hAnsi="Times" w:cs="Times"/>
        </w:rPr>
        <w:t>50%</w:t>
      </w:r>
      <w:r w:rsidR="0062522F">
        <w:rPr>
          <w:rFonts w:ascii="Times" w:hAnsi="Times" w:cs="Times"/>
        </w:rPr>
        <w:t>)</w:t>
      </w:r>
      <w:r w:rsidRPr="00AC5C8B">
        <w:rPr>
          <w:rFonts w:ascii="Times" w:hAnsi="Times" w:cs="Times"/>
        </w:rPr>
        <w:t xml:space="preserve">. </w:t>
      </w:r>
      <w:r w:rsidRPr="00D536F8">
        <w:t>Check the puri</w:t>
      </w:r>
      <w:r w:rsidR="0062522F">
        <w:t>ty of eluted Tn5</w:t>
      </w:r>
      <w:r w:rsidRPr="00D536F8">
        <w:t xml:space="preserve"> proteins by SDS-PAGE.</w:t>
      </w:r>
      <w:r>
        <w:t xml:space="preserve"> The purified Tnp is stored at -80°C freezer. </w:t>
      </w:r>
    </w:p>
    <w:p w14:paraId="5370D979" w14:textId="77777777" w:rsidR="00666893" w:rsidRDefault="00666893" w:rsidP="00666893">
      <w:pPr>
        <w:spacing w:line="360" w:lineRule="auto"/>
        <w:rPr>
          <w:rFonts w:ascii="TimesNewRomanPSMT" w:hAnsi="TimesNewRomanPSMT" w:cs="TimesNewRomanPSMT"/>
        </w:rPr>
      </w:pPr>
    </w:p>
    <w:p w14:paraId="2B53D704" w14:textId="0C56E0A7" w:rsidR="00666893" w:rsidRPr="00076BA1" w:rsidRDefault="00666893" w:rsidP="00B0667F">
      <w:pPr>
        <w:pStyle w:val="ListParagraph"/>
        <w:numPr>
          <w:ilvl w:val="0"/>
          <w:numId w:val="24"/>
        </w:numPr>
        <w:spacing w:line="360" w:lineRule="auto"/>
        <w:rPr>
          <w:rFonts w:asciiTheme="minorHAnsi" w:hAnsiTheme="minorHAnsi" w:cstheme="minorBidi"/>
        </w:rPr>
      </w:pPr>
      <w:r>
        <w:t>To anneal the adapters, dissolve all the primers at 100</w:t>
      </w:r>
      <w:r w:rsidR="007D4099">
        <w:t xml:space="preserve"> </w:t>
      </w:r>
      <w:r w:rsidR="007D4099" w:rsidRPr="00B0667F">
        <w:rPr>
          <w:rFonts w:ascii="Symbol" w:hAnsi="Symbol"/>
        </w:rPr>
        <w:t>m</w:t>
      </w:r>
      <w:r>
        <w:t xml:space="preserve">M with EB (10mM Tris-HCl, pH8.0). </w:t>
      </w:r>
      <w:r w:rsidRPr="00C95C81">
        <w:rPr>
          <w:rFonts w:ascii="TimesNewRomanPSMT" w:hAnsi="TimesNewRomanPSMT" w:cs="TimesNewRomanPSMT"/>
        </w:rPr>
        <w:t xml:space="preserve">Mix </w:t>
      </w:r>
      <w:r w:rsidRPr="00C95C81">
        <w:t xml:space="preserve">250μl 20μM </w:t>
      </w:r>
      <w:r>
        <w:t>Bivalent_linker_top with</w:t>
      </w:r>
      <w:r w:rsidRPr="00C95C81">
        <w:t xml:space="preserve"> 250 μl </w:t>
      </w:r>
      <w:r w:rsidRPr="00C95C81">
        <w:rPr>
          <w:bCs/>
          <w:color w:val="000000"/>
        </w:rPr>
        <w:t xml:space="preserve">20 </w:t>
      </w:r>
      <w:r w:rsidRPr="00C95C81">
        <w:rPr>
          <w:rFonts w:hint="eastAsia"/>
          <w:bCs/>
          <w:color w:val="000000"/>
        </w:rPr>
        <w:t>μ</w:t>
      </w:r>
      <w:r w:rsidRPr="00C95C81">
        <w:rPr>
          <w:bCs/>
          <w:color w:val="000000"/>
        </w:rPr>
        <w:t xml:space="preserve">M </w:t>
      </w:r>
      <w:r>
        <w:t>linker_bottom</w:t>
      </w:r>
      <w:r w:rsidRPr="00C95C81">
        <w:rPr>
          <w:bCs/>
          <w:color w:val="000000"/>
        </w:rPr>
        <w:t xml:space="preserve"> and 55 </w:t>
      </w:r>
      <w:r w:rsidRPr="00C95C81">
        <w:rPr>
          <w:rFonts w:hint="eastAsia"/>
          <w:bCs/>
          <w:color w:val="000000"/>
        </w:rPr>
        <w:t>μ</w:t>
      </w:r>
      <w:r w:rsidRPr="00C95C81">
        <w:rPr>
          <w:bCs/>
          <w:color w:val="000000"/>
        </w:rPr>
        <w:t>l 10x annealing buffer (</w:t>
      </w:r>
      <w:r w:rsidRPr="00C95C81">
        <w:t>0.5 M Tris-acetate pH 7.5, 1.5 M potassium acetate, 40 mM spermidine). Heat at</w:t>
      </w:r>
      <w:r w:rsidRPr="00C95C81">
        <w:rPr>
          <w:bCs/>
          <w:color w:val="000000"/>
        </w:rPr>
        <w:t xml:space="preserve"> </w:t>
      </w:r>
      <w:r w:rsidRPr="00C95C81">
        <w:t>98°C for</w:t>
      </w:r>
      <w:r w:rsidRPr="00C95C81">
        <w:rPr>
          <w:bCs/>
          <w:color w:val="000000"/>
        </w:rPr>
        <w:t xml:space="preserve"> 5min followed by slow cooling to room temperature to form the</w:t>
      </w:r>
      <w:r>
        <w:rPr>
          <w:bCs/>
          <w:color w:val="000000"/>
        </w:rPr>
        <w:t xml:space="preserve"> 9</w:t>
      </w:r>
      <w:r w:rsidRPr="004E5CCA">
        <w:t xml:space="preserve"> </w:t>
      </w:r>
      <w:r w:rsidRPr="005C4029">
        <w:t>μM</w:t>
      </w:r>
      <w:r w:rsidRPr="00C95C81">
        <w:rPr>
          <w:bCs/>
          <w:color w:val="000000"/>
        </w:rPr>
        <w:t xml:space="preserve"> bivalent linker. </w:t>
      </w:r>
      <w:r>
        <w:rPr>
          <w:bCs/>
          <w:color w:val="000000"/>
        </w:rPr>
        <w:t>M</w:t>
      </w:r>
      <w:r w:rsidRPr="00C95C81">
        <w:rPr>
          <w:bCs/>
          <w:color w:val="000000"/>
        </w:rPr>
        <w:t xml:space="preserve">ix </w:t>
      </w:r>
      <w:r w:rsidRPr="00C95C81">
        <w:t xml:space="preserve">250μl 100μM </w:t>
      </w:r>
      <w:r>
        <w:t>Half_adapter_top</w:t>
      </w:r>
      <w:r w:rsidRPr="00C95C81">
        <w:rPr>
          <w:bCs/>
          <w:color w:val="000000"/>
        </w:rPr>
        <w:t xml:space="preserve"> and</w:t>
      </w:r>
      <w:r w:rsidRPr="00C95C81">
        <w:rPr>
          <w:color w:val="000000"/>
        </w:rPr>
        <w:t xml:space="preserve"> </w:t>
      </w:r>
      <w:r w:rsidRPr="00C95C81">
        <w:t xml:space="preserve">250μl 100μM </w:t>
      </w:r>
      <w:r>
        <w:t>Half_adapter_bottom</w:t>
      </w:r>
      <w:r w:rsidRPr="00C95C81">
        <w:rPr>
          <w:color w:val="000000"/>
        </w:rPr>
        <w:t xml:space="preserve">. </w:t>
      </w:r>
      <w:r w:rsidRPr="00C95C81">
        <w:t>Heat at</w:t>
      </w:r>
      <w:r w:rsidRPr="00C95C81">
        <w:rPr>
          <w:bCs/>
          <w:color w:val="000000"/>
        </w:rPr>
        <w:t xml:space="preserve"> </w:t>
      </w:r>
      <w:r w:rsidRPr="00C95C81">
        <w:t>98°C for</w:t>
      </w:r>
      <w:r w:rsidRPr="00C95C81">
        <w:rPr>
          <w:bCs/>
          <w:color w:val="000000"/>
        </w:rPr>
        <w:t xml:space="preserve"> 5min followed by slow cooling to room temperature to form</w:t>
      </w:r>
      <w:r w:rsidRPr="00C95C81">
        <w:rPr>
          <w:color w:val="000000"/>
        </w:rPr>
        <w:t xml:space="preserve"> the</w:t>
      </w:r>
      <w:r>
        <w:rPr>
          <w:color w:val="000000"/>
        </w:rPr>
        <w:t xml:space="preserve"> 50</w:t>
      </w:r>
      <w:r w:rsidRPr="004E5CCA">
        <w:t xml:space="preserve"> </w:t>
      </w:r>
      <w:r w:rsidRPr="005C4029">
        <w:t>μM</w:t>
      </w:r>
      <w:r w:rsidRPr="00C95C81">
        <w:rPr>
          <w:color w:val="000000"/>
        </w:rPr>
        <w:t xml:space="preserve"> </w:t>
      </w:r>
      <w:r>
        <w:t>half adapter</w:t>
      </w:r>
      <w:r w:rsidRPr="00C95C81">
        <w:rPr>
          <w:color w:val="000000"/>
        </w:rPr>
        <w:t xml:space="preserve">. </w:t>
      </w:r>
      <w:r w:rsidR="007D4099">
        <w:rPr>
          <w:color w:val="000000"/>
        </w:rPr>
        <w:t xml:space="preserve">The annealed adaptors are stored </w:t>
      </w:r>
      <w:r w:rsidRPr="00C95C81">
        <w:rPr>
          <w:color w:val="000000"/>
        </w:rPr>
        <w:t xml:space="preserve">at </w:t>
      </w:r>
      <w:r w:rsidRPr="00C95C81">
        <w:rPr>
          <w:rFonts w:ascii="TimesNewRomanPSMT" w:hAnsi="TimesNewRomanPSMT" w:cs="TimesNewRomanPSMT"/>
        </w:rPr>
        <w:t>-20</w:t>
      </w:r>
      <w:r w:rsidRPr="005C4029">
        <w:t>°C</w:t>
      </w:r>
      <w:r w:rsidRPr="00C95C81">
        <w:rPr>
          <w:rFonts w:ascii="TimesNewRomanPSMT" w:hAnsi="TimesNewRomanPSMT" w:cs="TimesNewRomanPSMT"/>
        </w:rPr>
        <w:t xml:space="preserve"> freezer.</w:t>
      </w:r>
    </w:p>
    <w:p w14:paraId="40D26DF9" w14:textId="77777777" w:rsidR="00666893" w:rsidRPr="006B25FC" w:rsidRDefault="00666893" w:rsidP="00666893">
      <w:pPr>
        <w:rPr>
          <w:b/>
          <w:bCs/>
        </w:rPr>
      </w:pPr>
    </w:p>
    <w:p w14:paraId="63D1B06A" w14:textId="77777777" w:rsidR="00666893" w:rsidRDefault="00666893" w:rsidP="00666893"/>
    <w:p w14:paraId="7E69ACDE" w14:textId="7BF52BD3" w:rsidR="00666893" w:rsidRPr="00B0667F" w:rsidRDefault="00666893" w:rsidP="00B0667F">
      <w:pPr>
        <w:spacing w:line="360" w:lineRule="auto"/>
        <w:rPr>
          <w:b/>
          <w:bCs/>
        </w:rPr>
      </w:pPr>
      <w:r w:rsidRPr="00B0667F">
        <w:rPr>
          <w:b/>
          <w:bCs/>
        </w:rPr>
        <w:t>3.2 Cell fixation</w:t>
      </w:r>
    </w:p>
    <w:p w14:paraId="3719C319" w14:textId="77777777" w:rsidR="00666893" w:rsidRDefault="00666893" w:rsidP="00B0667F">
      <w:pPr>
        <w:spacing w:line="360" w:lineRule="auto"/>
      </w:pPr>
    </w:p>
    <w:p w14:paraId="725E790F" w14:textId="77777777" w:rsidR="00666893" w:rsidRDefault="00666893" w:rsidP="00B0667F">
      <w:pPr>
        <w:pStyle w:val="ListParagraph"/>
        <w:numPr>
          <w:ilvl w:val="0"/>
          <w:numId w:val="7"/>
        </w:numPr>
        <w:spacing w:line="360" w:lineRule="auto"/>
      </w:pPr>
      <w:r>
        <w:t>Harvest 5 x 10</w:t>
      </w:r>
      <w:r w:rsidRPr="00E174CC">
        <w:rPr>
          <w:vertAlign w:val="superscript"/>
        </w:rPr>
        <w:t>7</w:t>
      </w:r>
      <w:r>
        <w:t xml:space="preserve"> cells and resuspend in 50 mL culture medium containing 10% FBS in a 50ml tube. </w:t>
      </w:r>
    </w:p>
    <w:p w14:paraId="2D5732A1" w14:textId="77777777" w:rsidR="00666893" w:rsidRDefault="00666893" w:rsidP="00B0667F">
      <w:pPr>
        <w:pStyle w:val="ListParagraph"/>
        <w:numPr>
          <w:ilvl w:val="0"/>
          <w:numId w:val="7"/>
        </w:numPr>
        <w:spacing w:line="360" w:lineRule="auto"/>
      </w:pPr>
      <w:r>
        <w:t>Add 3.33 mL of 16% formaldehyde to the cell suspension (1% final concentration) and mix by inverting the tube gently. Incubate at room temperature for 10 min with rotation on a tube revolver.</w:t>
      </w:r>
    </w:p>
    <w:p w14:paraId="053E1FD6" w14:textId="079F3099" w:rsidR="00666893" w:rsidRDefault="00666893" w:rsidP="00B0667F">
      <w:pPr>
        <w:pStyle w:val="ListParagraph"/>
        <w:numPr>
          <w:ilvl w:val="0"/>
          <w:numId w:val="7"/>
        </w:numPr>
        <w:spacing w:line="360" w:lineRule="auto"/>
      </w:pPr>
      <w:r>
        <w:lastRenderedPageBreak/>
        <w:t>Split the cells equally into two 50</w:t>
      </w:r>
      <w:r w:rsidR="001B0E8D">
        <w:t xml:space="preserve"> </w:t>
      </w:r>
      <w:r>
        <w:t>ml tubes. Quench the cross-linking reaction by adding 2.65 mL 1.25 M glycine (0.125 M final concentration) into each tube. Mix well and incubate at room temperature for 5 min by rotation on a tube revolver.</w:t>
      </w:r>
    </w:p>
    <w:p w14:paraId="3B5803F3" w14:textId="01180346" w:rsidR="00666893" w:rsidRDefault="00666893" w:rsidP="00B0667F">
      <w:pPr>
        <w:pStyle w:val="ListParagraph"/>
        <w:numPr>
          <w:ilvl w:val="0"/>
          <w:numId w:val="7"/>
        </w:numPr>
        <w:spacing w:line="360" w:lineRule="auto"/>
      </w:pPr>
      <w:r>
        <w:t xml:space="preserve">Collect cells by centrifugation at 370 x g for 10 min at 4 </w:t>
      </w:r>
      <w:r>
        <w:sym w:font="Symbol" w:char="F0B0"/>
      </w:r>
      <w:r>
        <w:t xml:space="preserve">C. Discard the supernatant by aspiration and resuspend the cells with 25 mL ice cold 1 x PBS. Pool the cells into one tube. Pellet the cells at 370 x g for 10 min at 4 </w:t>
      </w:r>
      <w:r>
        <w:sym w:font="Symbol" w:char="F0B0"/>
      </w:r>
      <w:r>
        <w:t>C. Repeat PBS washing once.</w:t>
      </w:r>
      <w:r w:rsidR="0005632C">
        <w:t xml:space="preserve"> The fixed cells can be resuspend</w:t>
      </w:r>
      <w:r w:rsidR="001B0E8D">
        <w:t>ed</w:t>
      </w:r>
      <w:r w:rsidR="0005632C">
        <w:t xml:space="preserve"> in 10M cells per 100</w:t>
      </w:r>
      <w:r w:rsidR="001B0E8D">
        <w:t xml:space="preserve"> </w:t>
      </w:r>
      <w:r w:rsidR="001B0E8D">
        <w:rPr>
          <w:rFonts w:ascii="Symbol" w:hAnsi="Symbol"/>
        </w:rPr>
        <w:t>m</w:t>
      </w:r>
      <w:r w:rsidR="0005632C">
        <w:t xml:space="preserve">l </w:t>
      </w:r>
      <w:r w:rsidR="001B0E8D">
        <w:t>1x</w:t>
      </w:r>
      <w:r w:rsidR="0005632C">
        <w:t>PBS and stored at -80°C freezer.</w:t>
      </w:r>
    </w:p>
    <w:p w14:paraId="67B19862" w14:textId="77777777" w:rsidR="00666893" w:rsidRDefault="00666893" w:rsidP="00B0667F">
      <w:pPr>
        <w:spacing w:line="360" w:lineRule="auto"/>
      </w:pPr>
    </w:p>
    <w:p w14:paraId="5264DB86" w14:textId="379AAF7F" w:rsidR="003D2D41" w:rsidRPr="00B0667F" w:rsidRDefault="006C457D" w:rsidP="00B0667F">
      <w:pPr>
        <w:pStyle w:val="ListParagraph"/>
        <w:numPr>
          <w:ilvl w:val="1"/>
          <w:numId w:val="29"/>
        </w:numPr>
        <w:rPr>
          <w:b/>
          <w:bCs/>
        </w:rPr>
      </w:pPr>
      <w:r w:rsidRPr="006C457D">
        <w:rPr>
          <w:b/>
          <w:bCs/>
        </w:rPr>
        <w:t>Assemble the</w:t>
      </w:r>
      <w:r w:rsidR="0005632C" w:rsidRPr="006C457D">
        <w:rPr>
          <w:b/>
          <w:bCs/>
        </w:rPr>
        <w:t xml:space="preserve"> </w:t>
      </w:r>
      <w:r w:rsidR="003D2D41" w:rsidRPr="00B0667F">
        <w:rPr>
          <w:b/>
          <w:bCs/>
        </w:rPr>
        <w:t xml:space="preserve">Tn5 complex and </w:t>
      </w:r>
      <w:r w:rsidRPr="00B0667F">
        <w:rPr>
          <w:b/>
          <w:bCs/>
        </w:rPr>
        <w:t>DNA transposition</w:t>
      </w:r>
      <w:r w:rsidR="0005632C" w:rsidRPr="00B0667F">
        <w:rPr>
          <w:b/>
          <w:bCs/>
        </w:rPr>
        <w:t xml:space="preserve"> </w:t>
      </w:r>
      <w:r w:rsidR="003D2D41" w:rsidRPr="00B0667F">
        <w:rPr>
          <w:b/>
          <w:bCs/>
        </w:rPr>
        <w:t>reaction</w:t>
      </w:r>
    </w:p>
    <w:p w14:paraId="67B14D4F" w14:textId="77777777" w:rsidR="003D2D41" w:rsidRPr="00B0667F" w:rsidRDefault="003D2D41" w:rsidP="00255309">
      <w:pPr>
        <w:rPr>
          <w:b/>
          <w:bCs/>
        </w:rPr>
      </w:pPr>
    </w:p>
    <w:p w14:paraId="14C5AFDE" w14:textId="1EC7C180" w:rsidR="0005632C" w:rsidRDefault="0005632C" w:rsidP="00B0667F">
      <w:pPr>
        <w:pStyle w:val="ListParagraph"/>
        <w:numPr>
          <w:ilvl w:val="0"/>
          <w:numId w:val="31"/>
        </w:numPr>
        <w:spacing w:line="360" w:lineRule="auto"/>
      </w:pPr>
      <w:r>
        <w:t xml:space="preserve">Prepare the Tn5 transposase complex in a 1.5 mL tube by mixing 16 </w:t>
      </w:r>
      <w:r>
        <w:sym w:font="Symbol" w:char="F06D"/>
      </w:r>
      <w:r>
        <w:t xml:space="preserve">L 100% glycerol, 4.5 </w:t>
      </w:r>
      <w:r>
        <w:sym w:font="Symbol" w:char="F06D"/>
      </w:r>
      <w:r>
        <w:t xml:space="preserve">L 50 </w:t>
      </w:r>
      <w:r>
        <w:sym w:font="Symbol" w:char="F06D"/>
      </w:r>
      <w:r>
        <w:t xml:space="preserve">M annealed half adapter and 12.5 </w:t>
      </w:r>
      <w:r>
        <w:sym w:font="Symbol" w:char="F06D"/>
      </w:r>
      <w:r>
        <w:t xml:space="preserve">L 9 </w:t>
      </w:r>
      <w:r>
        <w:sym w:font="Symbol" w:char="F06D"/>
      </w:r>
      <w:r>
        <w:t xml:space="preserve">M annealed bivalent linker. Mix well before adding </w:t>
      </w:r>
      <w:r w:rsidR="00C165FC">
        <w:t>Tn5</w:t>
      </w:r>
      <w:r>
        <w:t xml:space="preserve">. Add 30 </w:t>
      </w:r>
      <w:r>
        <w:sym w:font="Symbol" w:char="F06D"/>
      </w:r>
      <w:r>
        <w:t xml:space="preserve">L 1 mg/mL </w:t>
      </w:r>
      <w:r w:rsidR="00C165FC">
        <w:t>Tn5</w:t>
      </w:r>
      <w:r>
        <w:t xml:space="preserve"> transposase into the mixture, then mix well gently by pipetting up and down several times. Incubate at room temperature for 20 min to assemble the transposase complex. Store the complex on ice.</w:t>
      </w:r>
    </w:p>
    <w:p w14:paraId="1B83F7D1" w14:textId="710FC9CD" w:rsidR="0005632C" w:rsidRDefault="0005632C" w:rsidP="00B0667F">
      <w:pPr>
        <w:pStyle w:val="ListParagraph"/>
        <w:numPr>
          <w:ilvl w:val="0"/>
          <w:numId w:val="31"/>
        </w:numPr>
        <w:spacing w:line="360" w:lineRule="auto"/>
      </w:pPr>
      <w:r>
        <w:t xml:space="preserve">Thaw the fixed </w:t>
      </w:r>
      <w:r w:rsidR="000C510B">
        <w:t>5 x 10</w:t>
      </w:r>
      <w:r w:rsidR="000C510B" w:rsidRPr="00B0667F">
        <w:rPr>
          <w:vertAlign w:val="superscript"/>
        </w:rPr>
        <w:t>7</w:t>
      </w:r>
      <w:r w:rsidR="000C510B">
        <w:t xml:space="preserve"> </w:t>
      </w:r>
      <w:r>
        <w:t xml:space="preserve">cells on ice-water. Spin </w:t>
      </w:r>
      <w:r w:rsidR="007D2D45">
        <w:t xml:space="preserve">down the cells </w:t>
      </w:r>
      <w:r w:rsidR="000E2C12">
        <w:t xml:space="preserve">at 1500 rpm for 3 min </w:t>
      </w:r>
      <w:r w:rsidR="00600951">
        <w:t xml:space="preserve">in a microfuge </w:t>
      </w:r>
      <w:r w:rsidR="007D2D45">
        <w:t xml:space="preserve">and </w:t>
      </w:r>
      <w:r>
        <w:t xml:space="preserve">remove </w:t>
      </w:r>
      <w:r w:rsidR="007D2D45">
        <w:t>supernatant</w:t>
      </w:r>
      <w:r>
        <w:t>. Resuspend cell pellet with 50 mL lysis buffer, and incubate on ice for 15 min</w:t>
      </w:r>
      <w:r w:rsidR="00157BCE">
        <w:t xml:space="preserve"> to </w:t>
      </w:r>
      <w:r>
        <w:t xml:space="preserve">permeabilize </w:t>
      </w:r>
      <w:r w:rsidR="00157BCE">
        <w:t>the cells</w:t>
      </w:r>
      <w:r>
        <w:t>.</w:t>
      </w:r>
    </w:p>
    <w:p w14:paraId="30C6D815" w14:textId="77777777" w:rsidR="0005632C" w:rsidRDefault="0005632C" w:rsidP="00B0667F">
      <w:pPr>
        <w:pStyle w:val="ListParagraph"/>
        <w:numPr>
          <w:ilvl w:val="0"/>
          <w:numId w:val="31"/>
        </w:numPr>
        <w:spacing w:line="360" w:lineRule="auto"/>
      </w:pPr>
      <w:r>
        <w:t xml:space="preserve">Centrifuge at 370 x g for 10 min at 4 </w:t>
      </w:r>
      <w:r>
        <w:sym w:font="Symbol" w:char="F0B0"/>
      </w:r>
      <w:r>
        <w:t xml:space="preserve">C, then remove supernatant. </w:t>
      </w:r>
    </w:p>
    <w:p w14:paraId="575C5839" w14:textId="16BAA5B6" w:rsidR="0005632C" w:rsidRDefault="0005632C" w:rsidP="00B0667F">
      <w:pPr>
        <w:pStyle w:val="ListParagraph"/>
        <w:numPr>
          <w:ilvl w:val="0"/>
          <w:numId w:val="31"/>
        </w:numPr>
        <w:spacing w:line="360" w:lineRule="auto"/>
      </w:pPr>
      <w:r>
        <w:t xml:space="preserve">Resuspend </w:t>
      </w:r>
      <w:r w:rsidR="00F13497">
        <w:t xml:space="preserve">the </w:t>
      </w:r>
      <w:r>
        <w:t xml:space="preserve">cell pellet with 1.8 mL lysis buffer, then add 200 </w:t>
      </w:r>
      <w:r>
        <w:sym w:font="Symbol" w:char="F06D"/>
      </w:r>
      <w:r>
        <w:t xml:space="preserve">L 10 x Tn5 reaction buffer. Mix well by pipetting up and down several times, then dispense the cell suspension into 100 </w:t>
      </w:r>
      <w:r>
        <w:sym w:font="Symbol" w:char="F06D"/>
      </w:r>
      <w:r>
        <w:t>L aliquots in 20 1.5 mL tubes (2.5 x 10</w:t>
      </w:r>
      <w:r w:rsidRPr="00E174CC">
        <w:rPr>
          <w:vertAlign w:val="superscript"/>
        </w:rPr>
        <w:t>6</w:t>
      </w:r>
      <w:r>
        <w:t xml:space="preserve"> cells/tube).</w:t>
      </w:r>
    </w:p>
    <w:p w14:paraId="1F2FABA0" w14:textId="2F90E4E7" w:rsidR="00B5460F" w:rsidRDefault="00B5460F" w:rsidP="00B0667F">
      <w:pPr>
        <w:pStyle w:val="ListParagraph"/>
        <w:numPr>
          <w:ilvl w:val="0"/>
          <w:numId w:val="31"/>
        </w:numPr>
        <w:spacing w:line="360" w:lineRule="auto"/>
      </w:pPr>
      <w:r>
        <w:t xml:space="preserve">Add 1.6 </w:t>
      </w:r>
      <w:r>
        <w:sym w:font="Symbol" w:char="F06D"/>
      </w:r>
      <w:r>
        <w:t xml:space="preserve">L Tn5 complex into 100 </w:t>
      </w:r>
      <w:r>
        <w:sym w:font="Symbol" w:char="F06D"/>
      </w:r>
      <w:r>
        <w:t xml:space="preserve">L cell suspension and mix well. Incubate </w:t>
      </w:r>
      <w:r w:rsidR="002A5EB3">
        <w:t xml:space="preserve">on a thermal mixer </w:t>
      </w:r>
      <w:r>
        <w:t xml:space="preserve">at 37 </w:t>
      </w:r>
      <w:r>
        <w:sym w:font="Symbol" w:char="F0B0"/>
      </w:r>
      <w:r>
        <w:t xml:space="preserve">C for 2 hours with </w:t>
      </w:r>
      <w:r w:rsidR="002A5EB3">
        <w:t>interval shaking (</w:t>
      </w:r>
      <w:r w:rsidR="00237EED">
        <w:t xml:space="preserve">shaking at 800rpm </w:t>
      </w:r>
      <w:r w:rsidR="002A5EB3">
        <w:t xml:space="preserve">30 sec ON, 5 min OFF). Then add 1.5 </w:t>
      </w:r>
      <w:r w:rsidR="002A5EB3">
        <w:sym w:font="Symbol" w:char="F06D"/>
      </w:r>
      <w:r w:rsidR="002A5EB3">
        <w:t xml:space="preserve">L of Tn5 complex </w:t>
      </w:r>
      <w:r w:rsidR="00237EED">
        <w:t xml:space="preserve">again </w:t>
      </w:r>
      <w:r w:rsidR="002A5EB3">
        <w:t xml:space="preserve">into the reaction and continue with the </w:t>
      </w:r>
      <w:r w:rsidR="00237EED">
        <w:t>shaking/</w:t>
      </w:r>
      <w:r w:rsidR="002A5EB3">
        <w:t>incubation overnight.</w:t>
      </w:r>
    </w:p>
    <w:p w14:paraId="375A31BC" w14:textId="7101DD44" w:rsidR="002A5EB3" w:rsidRDefault="002A5EB3" w:rsidP="002A5EB3">
      <w:pPr>
        <w:ind w:left="360"/>
      </w:pPr>
    </w:p>
    <w:p w14:paraId="6F92642C" w14:textId="577F2BC5" w:rsidR="002A5EB3" w:rsidRPr="00B0667F" w:rsidRDefault="002A5EB3" w:rsidP="00B0667F">
      <w:pPr>
        <w:spacing w:line="360" w:lineRule="auto"/>
        <w:rPr>
          <w:b/>
          <w:bCs/>
        </w:rPr>
      </w:pPr>
      <w:r w:rsidRPr="00B0667F">
        <w:rPr>
          <w:b/>
          <w:bCs/>
        </w:rPr>
        <w:t>3.</w:t>
      </w:r>
      <w:r w:rsidR="009D5512" w:rsidRPr="00B0667F">
        <w:rPr>
          <w:b/>
          <w:bCs/>
        </w:rPr>
        <w:t>4</w:t>
      </w:r>
      <w:r w:rsidRPr="00B0667F">
        <w:rPr>
          <w:b/>
          <w:bCs/>
        </w:rPr>
        <w:t xml:space="preserve"> </w:t>
      </w:r>
      <w:r w:rsidR="009159E0" w:rsidRPr="00B0667F">
        <w:rPr>
          <w:b/>
          <w:bCs/>
        </w:rPr>
        <w:t>Reverse cross-linking</w:t>
      </w:r>
      <w:r w:rsidR="00B93B61" w:rsidRPr="00B0667F">
        <w:rPr>
          <w:b/>
          <w:bCs/>
        </w:rPr>
        <w:t xml:space="preserve"> and purify genomic DNA</w:t>
      </w:r>
    </w:p>
    <w:p w14:paraId="7BB532FA" w14:textId="77777777" w:rsidR="009159E0" w:rsidRDefault="009159E0" w:rsidP="00B0667F">
      <w:pPr>
        <w:spacing w:line="360" w:lineRule="auto"/>
      </w:pPr>
    </w:p>
    <w:p w14:paraId="4B98D5FD" w14:textId="6F777ED6" w:rsidR="009159E0" w:rsidRDefault="009159E0" w:rsidP="00B0667F">
      <w:pPr>
        <w:pStyle w:val="ListParagraph"/>
        <w:numPr>
          <w:ilvl w:val="0"/>
          <w:numId w:val="4"/>
        </w:numPr>
        <w:spacing w:line="360" w:lineRule="auto"/>
      </w:pPr>
      <w:r>
        <w:lastRenderedPageBreak/>
        <w:t xml:space="preserve">Stop the reaction by adding 5 </w:t>
      </w:r>
      <w:r>
        <w:sym w:font="Symbol" w:char="F06D"/>
      </w:r>
      <w:r>
        <w:t xml:space="preserve">L 0.5 M EDTA (25 mM final concentration). Pool the </w:t>
      </w:r>
      <w:r w:rsidR="0024163F">
        <w:t>reaction mixture</w:t>
      </w:r>
      <w:r w:rsidR="00EF04C0">
        <w:t>s</w:t>
      </w:r>
      <w:r w:rsidR="0024163F">
        <w:t xml:space="preserve"> from</w:t>
      </w:r>
      <w:r w:rsidR="00257A3C">
        <w:t xml:space="preserve"> every</w:t>
      </w:r>
      <w:r w:rsidR="0024163F">
        <w:t xml:space="preserve"> </w:t>
      </w:r>
      <w:r w:rsidR="00CC0C8F">
        <w:t xml:space="preserve">2 </w:t>
      </w:r>
      <w:r w:rsidR="0024163F">
        <w:t>tubes into one tube (2</w:t>
      </w:r>
      <w:r w:rsidR="001214B2">
        <w:t>08</w:t>
      </w:r>
      <w:r w:rsidR="0024163F">
        <w:t xml:space="preserve"> </w:t>
      </w:r>
      <w:r w:rsidR="0024163F">
        <w:sym w:font="Symbol" w:char="F06D"/>
      </w:r>
      <w:r w:rsidR="0024163F">
        <w:t>L total volume</w:t>
      </w:r>
      <w:r w:rsidR="00257A3C">
        <w:t xml:space="preserve"> in each of the</w:t>
      </w:r>
      <w:r w:rsidR="00EF04C0">
        <w:t xml:space="preserve"> final</w:t>
      </w:r>
      <w:r w:rsidR="00257A3C">
        <w:t xml:space="preserve"> 10 tubes</w:t>
      </w:r>
      <w:r w:rsidR="0024163F">
        <w:t>).</w:t>
      </w:r>
    </w:p>
    <w:p w14:paraId="7133590D" w14:textId="0021A1F5" w:rsidR="0024163F" w:rsidRDefault="0024163F" w:rsidP="00B0667F">
      <w:pPr>
        <w:pStyle w:val="ListParagraph"/>
        <w:numPr>
          <w:ilvl w:val="0"/>
          <w:numId w:val="4"/>
        </w:numPr>
        <w:spacing w:line="360" w:lineRule="auto"/>
      </w:pPr>
      <w:r>
        <w:t xml:space="preserve">To each tube, add 6 </w:t>
      </w:r>
      <w:r>
        <w:sym w:font="Symbol" w:char="F06D"/>
      </w:r>
      <w:r>
        <w:t xml:space="preserve">L 10% SDS (0.3% final concentration) and 5 </w:t>
      </w:r>
      <w:r>
        <w:sym w:font="Symbol" w:char="F06D"/>
      </w:r>
      <w:r>
        <w:t xml:space="preserve">L 20 mg/mL Protease K (0.5 mg/mL final concentration). Incubate on a thermal mixer at 55 </w:t>
      </w:r>
      <w:r>
        <w:sym w:font="Symbol" w:char="F0B0"/>
      </w:r>
      <w:r>
        <w:t xml:space="preserve">C for 2 hours with shaking, then incubate at 65 </w:t>
      </w:r>
      <w:r>
        <w:sym w:font="Symbol" w:char="F0B0"/>
      </w:r>
      <w:r>
        <w:t>C overnight to reverse cross-linking.</w:t>
      </w:r>
    </w:p>
    <w:p w14:paraId="254EE0E3" w14:textId="209DB363" w:rsidR="00B93B61" w:rsidRDefault="00B93B61" w:rsidP="00B0667F">
      <w:pPr>
        <w:pStyle w:val="ListParagraph"/>
        <w:numPr>
          <w:ilvl w:val="0"/>
          <w:numId w:val="4"/>
        </w:numPr>
        <w:spacing w:line="360" w:lineRule="auto"/>
      </w:pPr>
      <w:r>
        <w:t xml:space="preserve">Add 5 </w:t>
      </w:r>
      <w:r>
        <w:sym w:font="Symbol" w:char="F06D"/>
      </w:r>
      <w:r>
        <w:t xml:space="preserve">L 20 mg/mL RNase A (0.5 mg/mL final concentration) into each tube, and incubate at 37 </w:t>
      </w:r>
      <w:r>
        <w:sym w:font="Symbol" w:char="F0B0"/>
      </w:r>
      <w:r>
        <w:t>C for 30 min.</w:t>
      </w:r>
    </w:p>
    <w:p w14:paraId="5CF7B3BB" w14:textId="36CECB7C" w:rsidR="00B93B61" w:rsidRDefault="00B93B61" w:rsidP="00B0667F">
      <w:pPr>
        <w:pStyle w:val="ListParagraph"/>
        <w:numPr>
          <w:ilvl w:val="0"/>
          <w:numId w:val="4"/>
        </w:numPr>
        <w:spacing w:line="360" w:lineRule="auto"/>
      </w:pPr>
      <w:r>
        <w:t xml:space="preserve">Add 250 </w:t>
      </w:r>
      <w:r>
        <w:sym w:font="Symbol" w:char="F06D"/>
      </w:r>
      <w:r>
        <w:t xml:space="preserve">L Phenol-Chloroform into each tube, then vortex vigorously for 30 sec. Spin at 12,000 rpm in a microcentrifuge </w:t>
      </w:r>
      <w:r w:rsidR="001214B2">
        <w:t>at 4</w:t>
      </w:r>
      <w:r w:rsidR="001214B2">
        <w:sym w:font="Symbol" w:char="F0B0"/>
      </w:r>
      <w:r w:rsidR="001214B2">
        <w:t xml:space="preserve">C </w:t>
      </w:r>
      <w:r>
        <w:t>for 10 min.</w:t>
      </w:r>
    </w:p>
    <w:p w14:paraId="520D3A27" w14:textId="37EAF583" w:rsidR="00B93B61" w:rsidRDefault="00B93B61" w:rsidP="00B0667F">
      <w:pPr>
        <w:pStyle w:val="ListParagraph"/>
        <w:numPr>
          <w:ilvl w:val="0"/>
          <w:numId w:val="4"/>
        </w:numPr>
        <w:spacing w:line="360" w:lineRule="auto"/>
      </w:pPr>
      <w:r>
        <w:t xml:space="preserve">Transfer the </w:t>
      </w:r>
      <w:r w:rsidR="009F51A9">
        <w:t>upper aqueous phase</w:t>
      </w:r>
      <w:r>
        <w:t xml:space="preserve"> into a new tube. Add 1 </w:t>
      </w:r>
      <w:r>
        <w:sym w:font="Symbol" w:char="F06D"/>
      </w:r>
      <w:r>
        <w:t xml:space="preserve">L 20 mg/mL glycogen, 25 </w:t>
      </w:r>
      <w:r>
        <w:sym w:font="Symbol" w:char="F06D"/>
      </w:r>
      <w:r>
        <w:t xml:space="preserve">L </w:t>
      </w:r>
      <w:r w:rsidR="004712E3">
        <w:t xml:space="preserve">3 M Sodium Acetate (pH 5.2) and 650 </w:t>
      </w:r>
      <w:r w:rsidR="004712E3">
        <w:sym w:font="Symbol" w:char="F06D"/>
      </w:r>
      <w:r w:rsidR="004712E3">
        <w:t xml:space="preserve">L ethanol into each tube and mix well. Keep the tubes on dry ice for 30 min, then spin at 12,000 rpm for 15 min at 4 </w:t>
      </w:r>
      <w:r w:rsidR="004712E3">
        <w:sym w:font="Symbol" w:char="F0B0"/>
      </w:r>
      <w:r w:rsidR="004712E3">
        <w:t>C.</w:t>
      </w:r>
    </w:p>
    <w:p w14:paraId="564BEEB6" w14:textId="18E8917B" w:rsidR="004712E3" w:rsidRDefault="004712E3" w:rsidP="00B0667F">
      <w:pPr>
        <w:pStyle w:val="ListParagraph"/>
        <w:numPr>
          <w:ilvl w:val="0"/>
          <w:numId w:val="4"/>
        </w:numPr>
        <w:spacing w:line="360" w:lineRule="auto"/>
      </w:pPr>
      <w:r>
        <w:t xml:space="preserve">Aspirate </w:t>
      </w:r>
      <w:r w:rsidR="0003693B">
        <w:t xml:space="preserve">to remove </w:t>
      </w:r>
      <w:r>
        <w:t>the supernatant, then wash the DNA pellet twice with 70% ethanol. Remove the supernatant after final wash, then air dry the pellet for 3 min.</w:t>
      </w:r>
    </w:p>
    <w:p w14:paraId="616F9950" w14:textId="50A5C1F7" w:rsidR="004712E3" w:rsidRDefault="002C7A29" w:rsidP="00B0667F">
      <w:pPr>
        <w:pStyle w:val="ListParagraph"/>
        <w:numPr>
          <w:ilvl w:val="0"/>
          <w:numId w:val="4"/>
        </w:numPr>
        <w:spacing w:line="360" w:lineRule="auto"/>
      </w:pPr>
      <w:r>
        <w:t xml:space="preserve">Add </w:t>
      </w:r>
      <w:r w:rsidR="00900375">
        <w:t>50</w:t>
      </w:r>
      <w:r>
        <w:t xml:space="preserve"> </w:t>
      </w:r>
      <w:r>
        <w:sym w:font="Symbol" w:char="F06D"/>
      </w:r>
      <w:r>
        <w:t>L EB into each tube to resuspend the DNA pellet.</w:t>
      </w:r>
    </w:p>
    <w:p w14:paraId="0B416C39" w14:textId="3EA7E85D" w:rsidR="002C7A29" w:rsidRDefault="002C7A29" w:rsidP="00B0667F">
      <w:pPr>
        <w:spacing w:line="360" w:lineRule="auto"/>
      </w:pPr>
    </w:p>
    <w:p w14:paraId="36996E38" w14:textId="77777777" w:rsidR="00666893" w:rsidRPr="00B0667F" w:rsidRDefault="005B3662" w:rsidP="00B0667F">
      <w:pPr>
        <w:pStyle w:val="ListParagraph"/>
        <w:numPr>
          <w:ilvl w:val="1"/>
          <w:numId w:val="8"/>
        </w:numPr>
        <w:spacing w:line="360" w:lineRule="auto"/>
        <w:rPr>
          <w:b/>
          <w:bCs/>
        </w:rPr>
      </w:pPr>
      <w:r w:rsidRPr="00B0667F">
        <w:rPr>
          <w:b/>
          <w:bCs/>
        </w:rPr>
        <w:t xml:space="preserve">Repair DNA </w:t>
      </w:r>
      <w:r w:rsidR="00666893" w:rsidRPr="00B0667F">
        <w:rPr>
          <w:b/>
          <w:bCs/>
        </w:rPr>
        <w:t>gaps between the bivalent adapter and genomic DNA</w:t>
      </w:r>
    </w:p>
    <w:p w14:paraId="37262F03" w14:textId="77777777" w:rsidR="00666893" w:rsidRDefault="00666893" w:rsidP="00B0667F">
      <w:pPr>
        <w:spacing w:line="360" w:lineRule="auto"/>
      </w:pPr>
    </w:p>
    <w:p w14:paraId="50C68D3F" w14:textId="77777777" w:rsidR="00666893" w:rsidRDefault="00666893" w:rsidP="00B0667F">
      <w:pPr>
        <w:pStyle w:val="ListParagraph"/>
        <w:numPr>
          <w:ilvl w:val="0"/>
          <w:numId w:val="5"/>
        </w:numPr>
        <w:spacing w:line="360" w:lineRule="auto"/>
      </w:pPr>
      <w:r>
        <w:t xml:space="preserve">To each tube, add 10 </w:t>
      </w:r>
      <w:r>
        <w:sym w:font="Symbol" w:char="F06D"/>
      </w:r>
      <w:r>
        <w:t xml:space="preserve">L 10 x NEBuffer 2.1, 34 </w:t>
      </w:r>
      <w:r>
        <w:sym w:font="Symbol" w:char="F06D"/>
      </w:r>
      <w:r>
        <w:t>L ddH</w:t>
      </w:r>
      <w:r w:rsidRPr="00910BBA">
        <w:rPr>
          <w:vertAlign w:val="subscript"/>
        </w:rPr>
        <w:t>2</w:t>
      </w:r>
      <w:r>
        <w:t xml:space="preserve">O, 2 </w:t>
      </w:r>
      <w:r>
        <w:sym w:font="Symbol" w:char="F06D"/>
      </w:r>
      <w:r>
        <w:t xml:space="preserve">L 10 mM dNTPs and 4 </w:t>
      </w:r>
      <w:r>
        <w:sym w:font="Symbol" w:char="F06D"/>
      </w:r>
      <w:r>
        <w:t>L T4 DNA Polymerase (3 units/</w:t>
      </w:r>
      <w:r>
        <w:sym w:font="Symbol" w:char="F06D"/>
      </w:r>
      <w:r>
        <w:t xml:space="preserve">L). Mix well and incubate at room temperature for 1 hour. Then add 5 </w:t>
      </w:r>
      <w:r>
        <w:sym w:font="Symbol" w:char="F06D"/>
      </w:r>
      <w:r>
        <w:t>L 0.5 M EDTA to each tube to stop the reaction.</w:t>
      </w:r>
    </w:p>
    <w:p w14:paraId="6C2577BC" w14:textId="5649D22D" w:rsidR="00666893" w:rsidRDefault="00666893" w:rsidP="00B0667F">
      <w:pPr>
        <w:pStyle w:val="ListParagraph"/>
        <w:numPr>
          <w:ilvl w:val="0"/>
          <w:numId w:val="5"/>
        </w:numPr>
        <w:spacing w:line="360" w:lineRule="auto"/>
      </w:pPr>
      <w:r>
        <w:t xml:space="preserve">Add 61 </w:t>
      </w:r>
      <w:r>
        <w:sym w:font="Symbol" w:char="F06D"/>
      </w:r>
      <w:r>
        <w:t xml:space="preserve">L AMPure XP beads to each tube (volume ratio of beads to DNA is 0.6). Mix well and incubate at room temperature for 30 min. DNA fragments over 200 bp are </w:t>
      </w:r>
      <w:r w:rsidR="005D4BDD">
        <w:t>captur</w:t>
      </w:r>
      <w:r>
        <w:t>ed and free linkers are removed at this step.</w:t>
      </w:r>
    </w:p>
    <w:p w14:paraId="746F5CEE" w14:textId="77777777" w:rsidR="00666893" w:rsidRDefault="00666893" w:rsidP="00B0667F">
      <w:pPr>
        <w:pStyle w:val="ListParagraph"/>
        <w:numPr>
          <w:ilvl w:val="0"/>
          <w:numId w:val="5"/>
        </w:numPr>
        <w:spacing w:line="360" w:lineRule="auto"/>
      </w:pPr>
      <w:r>
        <w:t>Collect beads on a magnet and remove the supernatant. Wash beads with 1 mL 70% ethanol twice. Air dry the beads briefly after final wash.</w:t>
      </w:r>
    </w:p>
    <w:p w14:paraId="6F4D1D8E" w14:textId="77777777" w:rsidR="00666893" w:rsidRDefault="00666893" w:rsidP="00B0667F">
      <w:pPr>
        <w:pStyle w:val="ListParagraph"/>
        <w:numPr>
          <w:ilvl w:val="0"/>
          <w:numId w:val="5"/>
        </w:numPr>
        <w:spacing w:line="360" w:lineRule="auto"/>
      </w:pPr>
      <w:r>
        <w:t xml:space="preserve">Elute bound DNA from beads with 188 </w:t>
      </w:r>
      <w:r>
        <w:sym w:font="Symbol" w:char="F06D"/>
      </w:r>
      <w:r>
        <w:t xml:space="preserve">L 1 x CutSmart buffer. </w:t>
      </w:r>
    </w:p>
    <w:p w14:paraId="7C73BD9A" w14:textId="77777777" w:rsidR="00666893" w:rsidRDefault="00666893" w:rsidP="00B0667F">
      <w:pPr>
        <w:pStyle w:val="ListParagraph"/>
        <w:spacing w:line="360" w:lineRule="auto"/>
      </w:pPr>
    </w:p>
    <w:p w14:paraId="0BC055F5" w14:textId="77777777" w:rsidR="00666893" w:rsidRDefault="00666893" w:rsidP="00B0667F">
      <w:pPr>
        <w:pStyle w:val="ListParagraph"/>
        <w:spacing w:line="360" w:lineRule="auto"/>
      </w:pPr>
    </w:p>
    <w:p w14:paraId="1470632D" w14:textId="77777777" w:rsidR="00666893" w:rsidRDefault="00666893" w:rsidP="00B0667F">
      <w:pPr>
        <w:spacing w:line="360" w:lineRule="auto"/>
        <w:ind w:left="360"/>
      </w:pPr>
    </w:p>
    <w:p w14:paraId="0B069F80" w14:textId="16143733" w:rsidR="002D5510" w:rsidRPr="00B0667F" w:rsidRDefault="009D5512" w:rsidP="00B0667F">
      <w:pPr>
        <w:spacing w:line="360" w:lineRule="auto"/>
        <w:rPr>
          <w:b/>
          <w:bCs/>
        </w:rPr>
      </w:pPr>
      <w:r w:rsidRPr="00B0667F">
        <w:rPr>
          <w:b/>
          <w:bCs/>
        </w:rPr>
        <w:t>3.6 D</w:t>
      </w:r>
      <w:r w:rsidR="001453A6" w:rsidRPr="00B0667F">
        <w:rPr>
          <w:b/>
          <w:bCs/>
        </w:rPr>
        <w:t xml:space="preserve">NA </w:t>
      </w:r>
      <w:r w:rsidR="001214B2" w:rsidRPr="00B0667F">
        <w:rPr>
          <w:b/>
          <w:bCs/>
        </w:rPr>
        <w:t>restriction enzyme digestion</w:t>
      </w:r>
      <w:r w:rsidR="001453A6" w:rsidRPr="00B0667F">
        <w:rPr>
          <w:b/>
          <w:bCs/>
        </w:rPr>
        <w:t xml:space="preserve"> and enrichment</w:t>
      </w:r>
      <w:r w:rsidR="001214B2" w:rsidRPr="00B0667F">
        <w:rPr>
          <w:b/>
          <w:bCs/>
        </w:rPr>
        <w:t xml:space="preserve"> via the biotinylated bivalent adapter</w:t>
      </w:r>
    </w:p>
    <w:p w14:paraId="0DBF8C7F" w14:textId="1AD0DD97" w:rsidR="001453A6" w:rsidRDefault="001453A6" w:rsidP="00B0667F">
      <w:pPr>
        <w:spacing w:line="360" w:lineRule="auto"/>
      </w:pPr>
    </w:p>
    <w:p w14:paraId="70053579" w14:textId="56B91401" w:rsidR="00666893" w:rsidRDefault="00257A3C" w:rsidP="00B0667F">
      <w:pPr>
        <w:pStyle w:val="ListParagraph"/>
        <w:numPr>
          <w:ilvl w:val="0"/>
          <w:numId w:val="10"/>
        </w:numPr>
        <w:spacing w:line="360" w:lineRule="auto"/>
      </w:pPr>
      <w:r>
        <w:t xml:space="preserve">Half </w:t>
      </w:r>
      <w:r w:rsidR="00A83A75">
        <w:t xml:space="preserve">of the </w:t>
      </w:r>
      <w:r>
        <w:t>eluted DNA (</w:t>
      </w:r>
      <w:r w:rsidR="00870144">
        <w:t xml:space="preserve">five </w:t>
      </w:r>
      <w:r w:rsidR="001453A6">
        <w:t>tubes</w:t>
      </w:r>
      <w:r>
        <w:t>)</w:t>
      </w:r>
      <w:r w:rsidR="001453A6">
        <w:t xml:space="preserve"> are subjected to NlaIII digestion, and the </w:t>
      </w:r>
      <w:r w:rsidR="001214B2">
        <w:t>other</w:t>
      </w:r>
      <w:r w:rsidR="001453A6">
        <w:t xml:space="preserve"> </w:t>
      </w:r>
      <w:r w:rsidR="00A83A75">
        <w:t>half (</w:t>
      </w:r>
      <w:r w:rsidR="001453A6">
        <w:t>five tubes</w:t>
      </w:r>
      <w:r w:rsidR="00A83A75">
        <w:t>)</w:t>
      </w:r>
      <w:r w:rsidR="001453A6">
        <w:t xml:space="preserve"> are subjected to MluCI digestion. Add </w:t>
      </w:r>
      <w:r w:rsidR="00D6489D">
        <w:t>12</w:t>
      </w:r>
      <w:r w:rsidR="001453A6">
        <w:t xml:space="preserve"> </w:t>
      </w:r>
      <w:r w:rsidR="001453A6">
        <w:sym w:font="Symbol" w:char="F06D"/>
      </w:r>
      <w:r w:rsidR="001453A6">
        <w:t xml:space="preserve">L restriction enzyme </w:t>
      </w:r>
      <w:r>
        <w:t xml:space="preserve">separately </w:t>
      </w:r>
      <w:r w:rsidR="001453A6">
        <w:t>(10 units/</w:t>
      </w:r>
      <w:r w:rsidR="001453A6">
        <w:sym w:font="Symbol" w:char="F06D"/>
      </w:r>
      <w:r w:rsidR="001453A6">
        <w:t xml:space="preserve">L) to each tube. Mix well and incubate at 37 </w:t>
      </w:r>
      <w:r w:rsidR="001453A6">
        <w:sym w:font="Symbol" w:char="F0B0"/>
      </w:r>
      <w:r w:rsidR="001453A6">
        <w:t>C for 3 hours.</w:t>
      </w:r>
      <w:r w:rsidR="00666893">
        <w:t xml:space="preserve"> </w:t>
      </w:r>
      <w:r w:rsidR="006312BA">
        <w:t>Note: t</w:t>
      </w:r>
      <w:r w:rsidR="00666893">
        <w:t>here is no NlaIII nor MluCI s</w:t>
      </w:r>
      <w:r w:rsidR="00870144">
        <w:t>ite</w:t>
      </w:r>
      <w:r w:rsidR="00666893">
        <w:t xml:space="preserve"> in the adapter. Only the genomic DNA will be cut.</w:t>
      </w:r>
    </w:p>
    <w:p w14:paraId="07C1F133" w14:textId="06F5ED22" w:rsidR="00D131D2" w:rsidRDefault="001309AD" w:rsidP="00B0667F">
      <w:pPr>
        <w:pStyle w:val="ListParagraph"/>
        <w:numPr>
          <w:ilvl w:val="0"/>
          <w:numId w:val="10"/>
        </w:numPr>
        <w:spacing w:line="360" w:lineRule="auto"/>
      </w:pPr>
      <w:r>
        <w:t xml:space="preserve">Prepare 40 </w:t>
      </w:r>
      <w:r>
        <w:sym w:font="Symbol" w:char="F06D"/>
      </w:r>
      <w:r>
        <w:t>L Streptavidin C1 beads for each tube</w:t>
      </w:r>
      <w:r w:rsidR="00D6489D">
        <w:t xml:space="preserve"> (400</w:t>
      </w:r>
      <w:r w:rsidR="006F259B">
        <w:t xml:space="preserve"> </w:t>
      </w:r>
      <w:r w:rsidR="006F259B">
        <w:rPr>
          <w:rFonts w:ascii="Symbol" w:hAnsi="Symbol"/>
        </w:rPr>
        <w:t>m</w:t>
      </w:r>
      <w:r w:rsidR="003D5B72">
        <w:t>L</w:t>
      </w:r>
      <w:r w:rsidR="00D6489D">
        <w:t xml:space="preserve"> for 10 tubes)</w:t>
      </w:r>
      <w:r>
        <w:t xml:space="preserve">. Wash beads twice with 500 </w:t>
      </w:r>
      <w:r>
        <w:sym w:font="Symbol" w:char="F06D"/>
      </w:r>
      <w:r>
        <w:t xml:space="preserve">L 1 x B/W buffer, then resuspend beads with 400 </w:t>
      </w:r>
      <w:r>
        <w:sym w:font="Symbol" w:char="F06D"/>
      </w:r>
      <w:r>
        <w:t>L 2 x B/W buffer.</w:t>
      </w:r>
    </w:p>
    <w:p w14:paraId="5CF8BD04" w14:textId="2396D3BF" w:rsidR="001309AD" w:rsidRDefault="001309AD" w:rsidP="00B0667F">
      <w:pPr>
        <w:pStyle w:val="ListParagraph"/>
        <w:numPr>
          <w:ilvl w:val="0"/>
          <w:numId w:val="10"/>
        </w:numPr>
        <w:spacing w:line="360" w:lineRule="auto"/>
      </w:pPr>
      <w:r>
        <w:t xml:space="preserve">Add </w:t>
      </w:r>
      <w:r w:rsidR="00D6489D">
        <w:t>40</w:t>
      </w:r>
      <w:r w:rsidR="003D5B72">
        <w:t xml:space="preserve"> </w:t>
      </w:r>
      <w:r w:rsidR="003D5B72">
        <w:rPr>
          <w:rFonts w:ascii="Symbol" w:hAnsi="Symbol"/>
        </w:rPr>
        <w:t>m</w:t>
      </w:r>
      <w:r w:rsidR="003D5B72">
        <w:t>L</w:t>
      </w:r>
      <w:r w:rsidR="00D6489D">
        <w:t xml:space="preserve"> washed </w:t>
      </w:r>
      <w:r>
        <w:t>Streptavidin C1 beads to each restriction digestion tube. Incubate at room temperature for 30 min with gentle rotation.</w:t>
      </w:r>
    </w:p>
    <w:p w14:paraId="7FBCDE7E" w14:textId="05A9E597" w:rsidR="001309AD" w:rsidRDefault="001309AD" w:rsidP="00B0667F">
      <w:pPr>
        <w:pStyle w:val="ListParagraph"/>
        <w:numPr>
          <w:ilvl w:val="0"/>
          <w:numId w:val="10"/>
        </w:numPr>
        <w:spacing w:line="360" w:lineRule="auto"/>
      </w:pPr>
      <w:r>
        <w:t xml:space="preserve">Collect beads on a magnet, and remove supernatant. Wash beads five times with 1 mL </w:t>
      </w:r>
      <w:r w:rsidR="00E5034C">
        <w:t>1</w:t>
      </w:r>
      <w:r>
        <w:t xml:space="preserve"> x B/W buffer plus 0.1% Triton X-100 by rotating at room temperature for 5 mins.</w:t>
      </w:r>
      <w:r w:rsidR="008017E9">
        <w:t xml:space="preserve"> At the final wash step, transfer the beads in wash buffer to a new tube to avoid carry-over contamination.</w:t>
      </w:r>
      <w:r w:rsidR="00DA758F">
        <w:t xml:space="preserve"> </w:t>
      </w:r>
      <w:r w:rsidR="00E5034C">
        <w:t>Note: i</w:t>
      </w:r>
      <w:r w:rsidR="00DA758F">
        <w:t xml:space="preserve">t is important to </w:t>
      </w:r>
      <w:r w:rsidR="00F5151B">
        <w:t>get rid of</w:t>
      </w:r>
      <w:r w:rsidR="00DA758F">
        <w:t xml:space="preserve"> the unbound DNA</w:t>
      </w:r>
      <w:r w:rsidR="00F5151B">
        <w:t xml:space="preserve"> as much as possible</w:t>
      </w:r>
      <w:r w:rsidR="00DA758F">
        <w:t>.</w:t>
      </w:r>
    </w:p>
    <w:p w14:paraId="2218418F" w14:textId="3E49F81F" w:rsidR="008017E9" w:rsidRDefault="008017E9" w:rsidP="00B0667F">
      <w:pPr>
        <w:pStyle w:val="ListParagraph"/>
        <w:numPr>
          <w:ilvl w:val="0"/>
          <w:numId w:val="10"/>
        </w:numPr>
        <w:spacing w:line="360" w:lineRule="auto"/>
      </w:pPr>
      <w:r>
        <w:t>Rinse beads once with 1 mL</w:t>
      </w:r>
      <w:r w:rsidR="00BD7EE5">
        <w:t xml:space="preserve"> EB</w:t>
      </w:r>
      <w:r>
        <w:t>. Collect beads and remove supernatant.</w:t>
      </w:r>
    </w:p>
    <w:p w14:paraId="03723089" w14:textId="5F0D48DD" w:rsidR="008017E9" w:rsidRDefault="00BD7EE5" w:rsidP="00B0667F">
      <w:pPr>
        <w:pStyle w:val="ListParagraph"/>
        <w:numPr>
          <w:ilvl w:val="0"/>
          <w:numId w:val="10"/>
        </w:numPr>
        <w:spacing w:line="360" w:lineRule="auto"/>
      </w:pPr>
      <w:r>
        <w:t xml:space="preserve">Prepare Streptavidin C1 beads elution buffer by mixing 870 </w:t>
      </w:r>
      <w:r>
        <w:sym w:font="Symbol" w:char="F06D"/>
      </w:r>
      <w:r>
        <w:t xml:space="preserve">L EB, 30 </w:t>
      </w:r>
      <w:r>
        <w:sym w:font="Symbol" w:char="F06D"/>
      </w:r>
      <w:r>
        <w:t xml:space="preserve">L 10% SDS and 100 </w:t>
      </w:r>
      <w:r>
        <w:sym w:font="Symbol" w:char="F06D"/>
      </w:r>
      <w:r>
        <w:t xml:space="preserve">L 20 mg/mL Protease K. </w:t>
      </w:r>
      <w:r w:rsidR="00CC4373">
        <w:t xml:space="preserve">Add 100 </w:t>
      </w:r>
      <w:r w:rsidR="00CC4373">
        <w:sym w:font="Symbol" w:char="F06D"/>
      </w:r>
      <w:r w:rsidR="00CC4373">
        <w:t xml:space="preserve">L Streptavidin C1 beads elution buffer to each tube and incubate at 55 </w:t>
      </w:r>
      <w:r w:rsidR="00CC4373">
        <w:sym w:font="Symbol" w:char="F0B0"/>
      </w:r>
      <w:r w:rsidR="00CC4373">
        <w:t>C for 4 hours with 800 rpm shaking.</w:t>
      </w:r>
    </w:p>
    <w:p w14:paraId="03EB87D3" w14:textId="7670CDEF" w:rsidR="009F51A9" w:rsidRDefault="009F51A9" w:rsidP="00B0667F">
      <w:pPr>
        <w:pStyle w:val="ListParagraph"/>
        <w:numPr>
          <w:ilvl w:val="0"/>
          <w:numId w:val="10"/>
        </w:numPr>
        <w:spacing w:line="360" w:lineRule="auto"/>
      </w:pPr>
      <w:r>
        <w:t xml:space="preserve">Collect beads on a magnet, and transfer eluates to a new tube. Wash beads with 100 </w:t>
      </w:r>
      <w:r>
        <w:sym w:font="Symbol" w:char="F06D"/>
      </w:r>
      <w:r>
        <w:t>L EB plus 0.5 M NaCl</w:t>
      </w:r>
      <w:r w:rsidR="00FB29A9">
        <w:t xml:space="preserve">. </w:t>
      </w:r>
      <w:r w:rsidR="002C33CF">
        <w:t>Pool the</w:t>
      </w:r>
      <w:r>
        <w:t xml:space="preserve"> eluate</w:t>
      </w:r>
      <w:r w:rsidR="002C33CF">
        <w:t>s</w:t>
      </w:r>
      <w:r w:rsidR="008443D2">
        <w:t xml:space="preserve"> from the same tube</w:t>
      </w:r>
      <w:r>
        <w:t>.</w:t>
      </w:r>
    </w:p>
    <w:p w14:paraId="512205CA" w14:textId="0EFF5AB8" w:rsidR="00BC64F2" w:rsidRDefault="009F51A9" w:rsidP="00B0667F">
      <w:pPr>
        <w:pStyle w:val="ListParagraph"/>
        <w:numPr>
          <w:ilvl w:val="0"/>
          <w:numId w:val="10"/>
        </w:numPr>
        <w:spacing w:line="360" w:lineRule="auto"/>
      </w:pPr>
      <w:r>
        <w:t xml:space="preserve">Add 200 </w:t>
      </w:r>
      <w:r>
        <w:sym w:font="Symbol" w:char="F06D"/>
      </w:r>
      <w:r>
        <w:t>L Phenol-Chloroform to each tube, then vortex vigorously for 30 sec. Spin at 12,000 rpm in a microcentrifuge</w:t>
      </w:r>
      <w:r w:rsidR="008443D2" w:rsidRPr="008443D2">
        <w:t xml:space="preserve"> </w:t>
      </w:r>
      <w:r w:rsidR="008443D2">
        <w:t xml:space="preserve">at 4 </w:t>
      </w:r>
      <w:r w:rsidR="008443D2">
        <w:sym w:font="Symbol" w:char="F0B0"/>
      </w:r>
      <w:r w:rsidR="008443D2">
        <w:t>C</w:t>
      </w:r>
      <w:r>
        <w:t xml:space="preserve"> for 10 min. Transfer the upper phase to a new tube.</w:t>
      </w:r>
    </w:p>
    <w:p w14:paraId="047AFECC" w14:textId="609933D9" w:rsidR="009F51A9" w:rsidRDefault="009F51A9" w:rsidP="00B0667F">
      <w:pPr>
        <w:pStyle w:val="ListParagraph"/>
        <w:numPr>
          <w:ilvl w:val="0"/>
          <w:numId w:val="10"/>
        </w:numPr>
        <w:spacing w:line="360" w:lineRule="auto"/>
      </w:pPr>
      <w:r>
        <w:t xml:space="preserve">Add 1 </w:t>
      </w:r>
      <w:r>
        <w:sym w:font="Symbol" w:char="F06D"/>
      </w:r>
      <w:r>
        <w:t xml:space="preserve">L 20 mg/mL glycogen and </w:t>
      </w:r>
      <w:r w:rsidR="008443D2">
        <w:t>0.5</w:t>
      </w:r>
      <w:r>
        <w:t xml:space="preserve"> mL ethanol to each tube. Mix well and keep on dry ice for 30 min. </w:t>
      </w:r>
      <w:r w:rsidR="00BC64F2">
        <w:t xml:space="preserve">Then spin at 12,000 rpm for 15 min at 4 </w:t>
      </w:r>
      <w:r w:rsidR="00BC64F2">
        <w:sym w:font="Symbol" w:char="F0B0"/>
      </w:r>
      <w:r w:rsidR="00BC64F2">
        <w:t xml:space="preserve">C. Remove the supernatant and wash the DNA pellets with 1 mL 70% ethanol twice. Air dry the pellets briefly, then resuspend with 200 </w:t>
      </w:r>
      <w:r w:rsidR="00BC64F2">
        <w:sym w:font="Symbol" w:char="F06D"/>
      </w:r>
      <w:r w:rsidR="00BC64F2">
        <w:t>L EB.</w:t>
      </w:r>
    </w:p>
    <w:p w14:paraId="3A4CF0D2" w14:textId="282DE463" w:rsidR="00BC64F2" w:rsidRDefault="00BC64F2" w:rsidP="00B0667F">
      <w:pPr>
        <w:spacing w:line="360" w:lineRule="auto"/>
      </w:pPr>
    </w:p>
    <w:p w14:paraId="039F67C9" w14:textId="2254F07B" w:rsidR="00BC64F2" w:rsidRPr="00B0667F" w:rsidRDefault="00582EA1" w:rsidP="00B0667F">
      <w:pPr>
        <w:pStyle w:val="ListParagraph"/>
        <w:numPr>
          <w:ilvl w:val="1"/>
          <w:numId w:val="30"/>
        </w:numPr>
        <w:spacing w:line="360" w:lineRule="auto"/>
        <w:rPr>
          <w:b/>
          <w:bCs/>
        </w:rPr>
      </w:pPr>
      <w:r>
        <w:rPr>
          <w:b/>
          <w:bCs/>
        </w:rPr>
        <w:t>S</w:t>
      </w:r>
      <w:r w:rsidR="00666893" w:rsidRPr="00B0667F">
        <w:rPr>
          <w:b/>
          <w:bCs/>
        </w:rPr>
        <w:t>elf-</w:t>
      </w:r>
      <w:r w:rsidR="00B75FBA" w:rsidRPr="00B0667F">
        <w:rPr>
          <w:b/>
          <w:bCs/>
        </w:rPr>
        <w:t>circularization</w:t>
      </w:r>
      <w:r w:rsidR="00FC6E2D" w:rsidRPr="00B0667F">
        <w:rPr>
          <w:b/>
          <w:bCs/>
        </w:rPr>
        <w:t xml:space="preserve"> </w:t>
      </w:r>
      <w:r>
        <w:rPr>
          <w:b/>
          <w:bCs/>
        </w:rPr>
        <w:t>of g</w:t>
      </w:r>
      <w:r w:rsidRPr="00500BDA">
        <w:rPr>
          <w:b/>
          <w:bCs/>
        </w:rPr>
        <w:t>enomic DNA fragment</w:t>
      </w:r>
      <w:r>
        <w:rPr>
          <w:b/>
          <w:bCs/>
        </w:rPr>
        <w:t>s</w:t>
      </w:r>
      <w:r w:rsidRPr="00500BDA">
        <w:rPr>
          <w:b/>
          <w:bCs/>
        </w:rPr>
        <w:t xml:space="preserve"> </w:t>
      </w:r>
      <w:r w:rsidR="00FC6E2D" w:rsidRPr="00B0667F">
        <w:rPr>
          <w:b/>
          <w:bCs/>
        </w:rPr>
        <w:t xml:space="preserve">in </w:t>
      </w:r>
      <w:r w:rsidR="001A75BB">
        <w:rPr>
          <w:b/>
          <w:bCs/>
        </w:rPr>
        <w:t xml:space="preserve">a </w:t>
      </w:r>
      <w:r w:rsidR="00FC6E2D" w:rsidRPr="00B0667F">
        <w:rPr>
          <w:b/>
          <w:bCs/>
        </w:rPr>
        <w:t xml:space="preserve">large volume </w:t>
      </w:r>
    </w:p>
    <w:p w14:paraId="3A05542A" w14:textId="3CA2E312" w:rsidR="00BC64F2" w:rsidRDefault="00BC64F2" w:rsidP="00B0667F">
      <w:pPr>
        <w:pStyle w:val="ListParagraph"/>
        <w:spacing w:line="360" w:lineRule="auto"/>
        <w:ind w:left="360"/>
      </w:pPr>
    </w:p>
    <w:p w14:paraId="4FEDF0F2" w14:textId="51A19A49" w:rsidR="00BC64F2" w:rsidRDefault="00BC64F2" w:rsidP="00B0667F">
      <w:pPr>
        <w:pStyle w:val="ListParagraph"/>
        <w:numPr>
          <w:ilvl w:val="0"/>
          <w:numId w:val="11"/>
        </w:numPr>
        <w:spacing w:line="360" w:lineRule="auto"/>
      </w:pPr>
      <w:r>
        <w:t xml:space="preserve">Pool the DNA from all </w:t>
      </w:r>
      <w:r w:rsidR="008443D2">
        <w:t xml:space="preserve">of the 10 </w:t>
      </w:r>
      <w:r>
        <w:t xml:space="preserve">tubes (2 mL </w:t>
      </w:r>
      <w:r w:rsidR="00591540">
        <w:t xml:space="preserve">in </w:t>
      </w:r>
      <w:r>
        <w:t xml:space="preserve">total) into a 50 mL tube. Add 10 mL 2 X T7 DNA ligase buffer, 8 mL </w:t>
      </w:r>
      <w:r w:rsidR="00D22FC2">
        <w:t>dd</w:t>
      </w:r>
      <w:r>
        <w:t>H</w:t>
      </w:r>
      <w:r w:rsidRPr="00BC64F2">
        <w:rPr>
          <w:vertAlign w:val="subscript"/>
        </w:rPr>
        <w:t>2</w:t>
      </w:r>
      <w:r>
        <w:t>O</w:t>
      </w:r>
      <w:r w:rsidR="008443D2">
        <w:t xml:space="preserve">. mix well. </w:t>
      </w:r>
      <w:r>
        <w:t xml:space="preserve"> </w:t>
      </w:r>
      <w:r w:rsidR="008443D2">
        <w:t xml:space="preserve">Add </w:t>
      </w:r>
      <w:r>
        <w:t xml:space="preserve">40 </w:t>
      </w:r>
      <w:r>
        <w:sym w:font="Symbol" w:char="F06D"/>
      </w:r>
      <w:r>
        <w:t>L T7 DNA ligase (3,000 units/</w:t>
      </w:r>
      <w:r>
        <w:sym w:font="Symbol" w:char="F06D"/>
      </w:r>
      <w:r>
        <w:t>L) to the tube. Mix well and incubate at room temperature overnight.</w:t>
      </w:r>
    </w:p>
    <w:p w14:paraId="21C36A66" w14:textId="3FA8C3B4" w:rsidR="00024BAC" w:rsidRDefault="00B12359" w:rsidP="00B0667F">
      <w:pPr>
        <w:pStyle w:val="ListParagraph"/>
        <w:numPr>
          <w:ilvl w:val="0"/>
          <w:numId w:val="11"/>
        </w:numPr>
        <w:spacing w:line="360" w:lineRule="auto"/>
      </w:pPr>
      <w:r>
        <w:t>Add 20 mL Phenol-Chloroform to the ligation reaction. Vortex vigorously for 30 sec</w:t>
      </w:r>
      <w:r w:rsidR="007624A5">
        <w:t>onds</w:t>
      </w:r>
      <w:r>
        <w:t xml:space="preserve"> then spin at 4,200 rpm </w:t>
      </w:r>
      <w:r w:rsidR="00165419">
        <w:t xml:space="preserve">in a centrifuge </w:t>
      </w:r>
      <w:r>
        <w:t>for 30 min.</w:t>
      </w:r>
    </w:p>
    <w:p w14:paraId="39180E20" w14:textId="54463DE9" w:rsidR="00B12359" w:rsidRDefault="00B12359" w:rsidP="00B0667F">
      <w:pPr>
        <w:pStyle w:val="ListParagraph"/>
        <w:numPr>
          <w:ilvl w:val="0"/>
          <w:numId w:val="11"/>
        </w:numPr>
        <w:spacing w:line="360" w:lineRule="auto"/>
      </w:pPr>
      <w:r>
        <w:t xml:space="preserve">Transfer the upper phase to 24 </w:t>
      </w:r>
      <w:r w:rsidR="00591540">
        <w:t xml:space="preserve">x </w:t>
      </w:r>
      <w:r>
        <w:t xml:space="preserve">1.5 mL tubes (about 0.83 mL each tube). Spin at 12,000 rpm in a microcentrifuge for 10 min. Transfer the upper phase to a new tube. Add 0.2 </w:t>
      </w:r>
      <w:r>
        <w:sym w:font="Symbol" w:char="F06D"/>
      </w:r>
      <w:r>
        <w:t xml:space="preserve">L </w:t>
      </w:r>
      <w:r w:rsidR="00E77332">
        <w:t xml:space="preserve">GlycoBlue (15 mg/mL), 80 </w:t>
      </w:r>
      <w:r w:rsidR="00E77332">
        <w:sym w:font="Symbol" w:char="F06D"/>
      </w:r>
      <w:r w:rsidR="00E77332">
        <w:t>L 3 M Sodium Acetate (pH 5.2) and 0.8 mL isopropanol to each tube. Mix well and keep on dry ice for 30 min.</w:t>
      </w:r>
    </w:p>
    <w:p w14:paraId="31AF0A0E" w14:textId="6FF8E664" w:rsidR="007624A5" w:rsidRDefault="00E77332" w:rsidP="00B0667F">
      <w:pPr>
        <w:pStyle w:val="ListParagraph"/>
        <w:numPr>
          <w:ilvl w:val="0"/>
          <w:numId w:val="11"/>
        </w:numPr>
        <w:spacing w:line="360" w:lineRule="auto"/>
      </w:pPr>
      <w:r>
        <w:t xml:space="preserve">Spin at 12,000 rpm for 30 min at 4 </w:t>
      </w:r>
      <w:r>
        <w:sym w:font="Symbol" w:char="F0B0"/>
      </w:r>
      <w:r>
        <w:t>C. Remove the supernatant and wash the pellets twice with 70% ethanol. Air dry the pellets briefly after final wash.</w:t>
      </w:r>
      <w:r w:rsidR="007624A5">
        <w:t xml:space="preserve"> </w:t>
      </w:r>
      <w:r w:rsidR="00591540">
        <w:t>Note:</w:t>
      </w:r>
      <w:r w:rsidR="007624A5">
        <w:t xml:space="preserve"> </w:t>
      </w:r>
      <w:r w:rsidR="00591540">
        <w:t>d</w:t>
      </w:r>
      <w:r w:rsidR="007624A5">
        <w:t xml:space="preserve">o not over dry </w:t>
      </w:r>
      <w:r w:rsidR="00591540">
        <w:t xml:space="preserve">the pellets </w:t>
      </w:r>
      <w:r w:rsidR="007624A5">
        <w:t>before adding the sampling buffer in the next step.</w:t>
      </w:r>
    </w:p>
    <w:p w14:paraId="0FC2CA4A" w14:textId="23218318" w:rsidR="00E77332" w:rsidRDefault="00E77332" w:rsidP="00B0667F">
      <w:pPr>
        <w:pStyle w:val="ListParagraph"/>
      </w:pPr>
    </w:p>
    <w:p w14:paraId="75C16D55" w14:textId="188C51AA" w:rsidR="00E77332" w:rsidRDefault="00E77332" w:rsidP="00E77332"/>
    <w:p w14:paraId="5A259CEE" w14:textId="3AAB7D45" w:rsidR="00E77332" w:rsidRPr="00B0667F" w:rsidRDefault="00E77332" w:rsidP="00B0667F">
      <w:pPr>
        <w:pStyle w:val="ListParagraph"/>
        <w:numPr>
          <w:ilvl w:val="1"/>
          <w:numId w:val="30"/>
        </w:numPr>
        <w:spacing w:line="360" w:lineRule="auto"/>
        <w:rPr>
          <w:b/>
          <w:bCs/>
        </w:rPr>
      </w:pPr>
      <w:r w:rsidRPr="00B0667F">
        <w:rPr>
          <w:b/>
          <w:bCs/>
        </w:rPr>
        <w:t>RCA reaction</w:t>
      </w:r>
      <w:r w:rsidR="00FC6E2D" w:rsidRPr="00B0667F">
        <w:rPr>
          <w:b/>
          <w:bCs/>
        </w:rPr>
        <w:t xml:space="preserve"> in </w:t>
      </w:r>
      <w:r w:rsidR="001A75BB">
        <w:rPr>
          <w:b/>
          <w:bCs/>
        </w:rPr>
        <w:t xml:space="preserve">a </w:t>
      </w:r>
      <w:r w:rsidR="00FC6E2D" w:rsidRPr="00B0667F">
        <w:rPr>
          <w:b/>
          <w:bCs/>
        </w:rPr>
        <w:t xml:space="preserve">small volume </w:t>
      </w:r>
    </w:p>
    <w:p w14:paraId="6274D6AD" w14:textId="79891281" w:rsidR="00E77332" w:rsidRDefault="00E77332" w:rsidP="00B0667F">
      <w:pPr>
        <w:spacing w:line="360" w:lineRule="auto"/>
      </w:pPr>
    </w:p>
    <w:p w14:paraId="1A97D999" w14:textId="3C952970" w:rsidR="00E77332" w:rsidRDefault="00E77332" w:rsidP="00B0667F">
      <w:pPr>
        <w:pStyle w:val="ListParagraph"/>
        <w:numPr>
          <w:ilvl w:val="0"/>
          <w:numId w:val="13"/>
        </w:numPr>
        <w:spacing w:line="360" w:lineRule="auto"/>
      </w:pPr>
      <w:r>
        <w:t xml:space="preserve">Resuspend the pellet from each tube with 11 </w:t>
      </w:r>
      <w:r>
        <w:sym w:font="Symbol" w:char="F06D"/>
      </w:r>
      <w:r>
        <w:t>L sampling buffer from</w:t>
      </w:r>
      <w:r w:rsidR="00B11FD1">
        <w:t xml:space="preserve"> TempliPhi Amplification Kit, then split into two PCR tubes</w:t>
      </w:r>
      <w:r w:rsidR="006C45AD">
        <w:t xml:space="preserve"> in a</w:t>
      </w:r>
      <w:r w:rsidR="005413EA">
        <w:t>n</w:t>
      </w:r>
      <w:r w:rsidR="006C45AD">
        <w:t xml:space="preserve"> 8-tube strip</w:t>
      </w:r>
      <w:r w:rsidR="00B11FD1">
        <w:t xml:space="preserve"> (5.5 </w:t>
      </w:r>
      <w:r w:rsidR="00B11FD1">
        <w:sym w:font="Symbol" w:char="F06D"/>
      </w:r>
      <w:r w:rsidR="00B11FD1">
        <w:t>L each tube).</w:t>
      </w:r>
      <w:r w:rsidR="005465D6">
        <w:t xml:space="preserve"> Now the samples are in 6 </w:t>
      </w:r>
      <w:r w:rsidR="00720E54">
        <w:t xml:space="preserve">x </w:t>
      </w:r>
      <w:r w:rsidR="005465D6">
        <w:t>8-tube PCR strips.</w:t>
      </w:r>
    </w:p>
    <w:p w14:paraId="3CEC9169" w14:textId="7004F664" w:rsidR="00B11FD1" w:rsidRDefault="00B11FD1" w:rsidP="00B0667F">
      <w:pPr>
        <w:pStyle w:val="ListParagraph"/>
        <w:numPr>
          <w:ilvl w:val="0"/>
          <w:numId w:val="13"/>
        </w:numPr>
        <w:spacing w:line="360" w:lineRule="auto"/>
      </w:pPr>
      <w:r>
        <w:t xml:space="preserve">Heat at 97 </w:t>
      </w:r>
      <w:r>
        <w:sym w:font="Symbol" w:char="F0B0"/>
      </w:r>
      <w:r>
        <w:t>C for 3 min to denature DNA</w:t>
      </w:r>
      <w:r w:rsidR="006C45AD">
        <w:t xml:space="preserve"> on a thermocycler</w:t>
      </w:r>
      <w:r>
        <w:t>, then chill on ice.</w:t>
      </w:r>
    </w:p>
    <w:p w14:paraId="19403A7B" w14:textId="22A29026" w:rsidR="00B11FD1" w:rsidRDefault="00B11FD1" w:rsidP="00B0667F">
      <w:pPr>
        <w:pStyle w:val="ListParagraph"/>
        <w:numPr>
          <w:ilvl w:val="0"/>
          <w:numId w:val="13"/>
        </w:numPr>
        <w:spacing w:line="360" w:lineRule="auto"/>
      </w:pPr>
      <w:r>
        <w:t>Prepare</w:t>
      </w:r>
      <w:r w:rsidR="005413EA">
        <w:t xml:space="preserve"> </w:t>
      </w:r>
      <w:r w:rsidR="0060003D">
        <w:t>RCA reaction master</w:t>
      </w:r>
      <w:r w:rsidR="005413EA">
        <w:t xml:space="preserve"> </w:t>
      </w:r>
      <w:r>
        <w:t xml:space="preserve">mix by mixing 5 </w:t>
      </w:r>
      <w:r>
        <w:sym w:font="Symbol" w:char="F06D"/>
      </w:r>
      <w:r>
        <w:t xml:space="preserve">L RCA reaction buffer and 0.2 </w:t>
      </w:r>
      <w:r>
        <w:sym w:font="Symbol" w:char="F06D"/>
      </w:r>
      <w:r>
        <w:t>L enzyme</w:t>
      </w:r>
      <w:r w:rsidR="00757844">
        <w:t xml:space="preserve"> from the TempliPhi amplification kit</w:t>
      </w:r>
      <w:r>
        <w:t xml:space="preserve"> for each tube. Add </w:t>
      </w:r>
      <w:r w:rsidR="00CA13E2">
        <w:t xml:space="preserve">5.2 </w:t>
      </w:r>
      <w:r w:rsidR="00CA13E2">
        <w:sym w:font="Symbol" w:char="F06D"/>
      </w:r>
      <w:r w:rsidR="00CA13E2">
        <w:t xml:space="preserve">L master mix to denatured DNA. Put the tubes on a thermocycler and run the following cycle: 30 </w:t>
      </w:r>
      <w:r w:rsidR="00CA13E2">
        <w:sym w:font="Symbol" w:char="F0B0"/>
      </w:r>
      <w:r w:rsidR="00CA13E2">
        <w:t xml:space="preserve">C 16 hours, 65 </w:t>
      </w:r>
      <w:r w:rsidR="00CA13E2">
        <w:sym w:font="Symbol" w:char="F0B0"/>
      </w:r>
      <w:r w:rsidR="00CA13E2">
        <w:t xml:space="preserve">C 15 min and 4 </w:t>
      </w:r>
      <w:r w:rsidR="00CA13E2">
        <w:sym w:font="Symbol" w:char="F0B0"/>
      </w:r>
      <w:r w:rsidR="00CA13E2">
        <w:t>C hold.</w:t>
      </w:r>
    </w:p>
    <w:p w14:paraId="6EA9EC01" w14:textId="77777777" w:rsidR="00910BBA" w:rsidRDefault="00910BBA" w:rsidP="00B0667F">
      <w:pPr>
        <w:spacing w:line="360" w:lineRule="auto"/>
      </w:pPr>
    </w:p>
    <w:p w14:paraId="323A2FD9" w14:textId="40B39268" w:rsidR="00910BBA" w:rsidRPr="00B0667F" w:rsidRDefault="00910BBA" w:rsidP="00B0667F">
      <w:pPr>
        <w:pStyle w:val="ListParagraph"/>
        <w:numPr>
          <w:ilvl w:val="1"/>
          <w:numId w:val="30"/>
        </w:numPr>
        <w:spacing w:line="360" w:lineRule="auto"/>
        <w:rPr>
          <w:b/>
          <w:bCs/>
        </w:rPr>
      </w:pPr>
      <w:r w:rsidRPr="00B0667F">
        <w:rPr>
          <w:b/>
          <w:bCs/>
        </w:rPr>
        <w:t xml:space="preserve">Library </w:t>
      </w:r>
      <w:r w:rsidR="00B75FBA" w:rsidRPr="00B0667F">
        <w:rPr>
          <w:b/>
          <w:bCs/>
        </w:rPr>
        <w:t xml:space="preserve">indexing and </w:t>
      </w:r>
      <w:r w:rsidRPr="00B0667F">
        <w:rPr>
          <w:b/>
          <w:bCs/>
        </w:rPr>
        <w:t>amplification</w:t>
      </w:r>
    </w:p>
    <w:p w14:paraId="0CF302D1" w14:textId="792828B4" w:rsidR="00910BBA" w:rsidRDefault="00910BBA" w:rsidP="00B0667F">
      <w:pPr>
        <w:spacing w:line="360" w:lineRule="auto"/>
      </w:pPr>
    </w:p>
    <w:p w14:paraId="14AE8352" w14:textId="5180D7D2" w:rsidR="00910BBA" w:rsidRDefault="00910BBA" w:rsidP="00B0667F">
      <w:pPr>
        <w:pStyle w:val="ListParagraph"/>
        <w:numPr>
          <w:ilvl w:val="0"/>
          <w:numId w:val="14"/>
        </w:numPr>
        <w:spacing w:line="360" w:lineRule="auto"/>
      </w:pPr>
      <w:r>
        <w:t>Pool RCA reactions from eight PCR tubes</w:t>
      </w:r>
      <w:r w:rsidR="00757844">
        <w:t xml:space="preserve"> in one strip</w:t>
      </w:r>
      <w:r>
        <w:t xml:space="preserve"> into one 1.5 mL tube. Rinse the PCR tubes with 10 </w:t>
      </w:r>
      <w:r>
        <w:sym w:font="Symbol" w:char="F06D"/>
      </w:r>
      <w:r>
        <w:t xml:space="preserve">L </w:t>
      </w:r>
      <w:r w:rsidR="00D22FC2">
        <w:t>dd</w:t>
      </w:r>
      <w:r>
        <w:t>H</w:t>
      </w:r>
      <w:r w:rsidRPr="00910BBA">
        <w:rPr>
          <w:vertAlign w:val="subscript"/>
        </w:rPr>
        <w:t>2</w:t>
      </w:r>
      <w:r>
        <w:t xml:space="preserve">O and pool with RCA reactions (6 tubes, 160 </w:t>
      </w:r>
      <w:r>
        <w:sym w:font="Symbol" w:char="F06D"/>
      </w:r>
      <w:r>
        <w:t>L total for each tube</w:t>
      </w:r>
      <w:r w:rsidR="008B00D7">
        <w:t>. Only use 20</w:t>
      </w:r>
      <w:r w:rsidR="002C5818">
        <w:t xml:space="preserve"> </w:t>
      </w:r>
      <w:r w:rsidR="002C5818">
        <w:sym w:font="Symbol" w:char="F06D"/>
      </w:r>
      <w:r w:rsidR="002C5818">
        <w:t>L</w:t>
      </w:r>
      <w:r w:rsidR="008B00D7">
        <w:t xml:space="preserve"> in the next step</w:t>
      </w:r>
      <w:r>
        <w:t>).</w:t>
      </w:r>
    </w:p>
    <w:p w14:paraId="0CCEF982" w14:textId="2FB242E1" w:rsidR="00910BBA" w:rsidRDefault="00910BBA" w:rsidP="00B0667F">
      <w:pPr>
        <w:pStyle w:val="ListParagraph"/>
        <w:numPr>
          <w:ilvl w:val="0"/>
          <w:numId w:val="14"/>
        </w:numPr>
        <w:spacing w:line="360" w:lineRule="auto"/>
      </w:pPr>
      <w:r>
        <w:lastRenderedPageBreak/>
        <w:t xml:space="preserve">Transfer 20 </w:t>
      </w:r>
      <w:r>
        <w:sym w:font="Symbol" w:char="F06D"/>
      </w:r>
      <w:r>
        <w:t xml:space="preserve">L from each tube to a new 1.5 mL tube. Add 20 </w:t>
      </w:r>
      <w:r>
        <w:sym w:font="Symbol" w:char="F06D"/>
      </w:r>
      <w:r>
        <w:t>L A</w:t>
      </w:r>
      <w:r w:rsidR="00AC5FB6">
        <w:t>MP</w:t>
      </w:r>
      <w:r>
        <w:t>ure XP beads to each tube. Mix well and incubate at room temperature for 30 min.</w:t>
      </w:r>
    </w:p>
    <w:p w14:paraId="5E5B2BBD" w14:textId="7CFFA23E" w:rsidR="00910BBA" w:rsidRDefault="00910BBA" w:rsidP="00B0667F">
      <w:pPr>
        <w:pStyle w:val="ListParagraph"/>
        <w:numPr>
          <w:ilvl w:val="0"/>
          <w:numId w:val="14"/>
        </w:numPr>
        <w:spacing w:line="360" w:lineRule="auto"/>
      </w:pPr>
      <w:r>
        <w:t xml:space="preserve">Collect beads on a magnet, then wash beads with 500 </w:t>
      </w:r>
      <w:r>
        <w:sym w:font="Symbol" w:char="F06D"/>
      </w:r>
      <w:r>
        <w:t xml:space="preserve">L 70% ethanol twice. Air dry beads briefly after final wash, then add 40 </w:t>
      </w:r>
      <w:r>
        <w:sym w:font="Symbol" w:char="F06D"/>
      </w:r>
      <w:r>
        <w:t xml:space="preserve">L EB to </w:t>
      </w:r>
      <w:r w:rsidR="00D4399A">
        <w:t>elute DNA from beads.</w:t>
      </w:r>
    </w:p>
    <w:p w14:paraId="76003163" w14:textId="17300DEA" w:rsidR="00D4399A" w:rsidRDefault="00D4399A" w:rsidP="00B0667F">
      <w:pPr>
        <w:pStyle w:val="ListParagraph"/>
        <w:numPr>
          <w:ilvl w:val="0"/>
          <w:numId w:val="14"/>
        </w:numPr>
        <w:spacing w:line="360" w:lineRule="auto"/>
      </w:pPr>
      <w:r>
        <w:t>Measure DNA concentration of eluates using NanoDrop Spectrophotometer. Usually the concentration is 30-40 ng/</w:t>
      </w:r>
      <w:r>
        <w:sym w:font="Symbol" w:char="F06D"/>
      </w:r>
      <w:r>
        <w:t>L.</w:t>
      </w:r>
    </w:p>
    <w:p w14:paraId="29928D4C" w14:textId="173DBA01" w:rsidR="00D4399A" w:rsidRDefault="00D4399A" w:rsidP="00B0667F">
      <w:pPr>
        <w:pStyle w:val="ListParagraph"/>
        <w:numPr>
          <w:ilvl w:val="0"/>
          <w:numId w:val="14"/>
        </w:numPr>
        <w:spacing w:line="360" w:lineRule="auto"/>
      </w:pPr>
      <w:r>
        <w:t xml:space="preserve">Prepare PCR reaction by mixing 0.5 </w:t>
      </w:r>
      <w:r>
        <w:sym w:font="Symbol" w:char="F06D"/>
      </w:r>
      <w:r>
        <w:t>L</w:t>
      </w:r>
      <w:r w:rsidR="008B00D7">
        <w:t xml:space="preserve"> purified</w:t>
      </w:r>
      <w:r>
        <w:t xml:space="preserve"> RCA </w:t>
      </w:r>
      <w:r w:rsidR="008B00D7">
        <w:t>product as</w:t>
      </w:r>
      <w:r>
        <w:t xml:space="preserve"> template (about 20 ng), 25 </w:t>
      </w:r>
      <w:r>
        <w:sym w:font="Symbol" w:char="F06D"/>
      </w:r>
      <w:r>
        <w:t xml:space="preserve">L 2 x NEB Phusion HF master mix, 22.5 </w:t>
      </w:r>
      <w:r>
        <w:sym w:font="Symbol" w:char="F06D"/>
      </w:r>
      <w:r>
        <w:t xml:space="preserve">L </w:t>
      </w:r>
      <w:r w:rsidR="00D22FC2">
        <w:t>dd</w:t>
      </w:r>
      <w:r>
        <w:t>H</w:t>
      </w:r>
      <w:r w:rsidRPr="00D4399A">
        <w:rPr>
          <w:vertAlign w:val="subscript"/>
        </w:rPr>
        <w:t>2</w:t>
      </w:r>
      <w:r>
        <w:t xml:space="preserve">O, 1 </w:t>
      </w:r>
      <w:r>
        <w:sym w:font="Symbol" w:char="F06D"/>
      </w:r>
      <w:r>
        <w:t xml:space="preserve">L 10 </w:t>
      </w:r>
      <w:r>
        <w:sym w:font="Symbol" w:char="F06D"/>
      </w:r>
      <w:r>
        <w:t xml:space="preserve">M </w:t>
      </w:r>
      <w:r w:rsidR="00E26489">
        <w:t>Illumina_Nextera_PE_PCR_primer_F</w:t>
      </w:r>
      <w:r w:rsidR="008B00D7">
        <w:t xml:space="preserve"> (such as N501)</w:t>
      </w:r>
      <w:r w:rsidR="00E26489">
        <w:t xml:space="preserve"> </w:t>
      </w:r>
      <w:r>
        <w:t xml:space="preserve">and 1 </w:t>
      </w:r>
      <w:r>
        <w:sym w:font="Symbol" w:char="F06D"/>
      </w:r>
      <w:r>
        <w:t xml:space="preserve">L 10 </w:t>
      </w:r>
      <w:r>
        <w:sym w:font="Symbol" w:char="F06D"/>
      </w:r>
      <w:r>
        <w:t xml:space="preserve">M </w:t>
      </w:r>
      <w:r w:rsidR="00E26489">
        <w:t>Illumina_Nextera_PE_PCR_primer_R</w:t>
      </w:r>
      <w:r w:rsidR="008B00D7">
        <w:t xml:space="preserve"> (such as N701)</w:t>
      </w:r>
      <w:r>
        <w:t>. Run the following PCR program</w:t>
      </w:r>
      <w:r w:rsidR="00BE112A">
        <w:t xml:space="preserve">: 98 </w:t>
      </w:r>
      <w:r w:rsidR="00BE112A">
        <w:sym w:font="Symbol" w:char="F0B0"/>
      </w:r>
      <w:r w:rsidR="00BE112A">
        <w:t xml:space="preserve">C 30 sec; 11 cycles of 98 </w:t>
      </w:r>
      <w:r w:rsidR="00BE112A">
        <w:sym w:font="Symbol" w:char="F0B0"/>
      </w:r>
      <w:r w:rsidR="00BE112A">
        <w:t xml:space="preserve">C 10 sec, 65 </w:t>
      </w:r>
      <w:r w:rsidR="00BE112A">
        <w:sym w:font="Symbol" w:char="F0B0"/>
      </w:r>
      <w:r w:rsidR="00BE112A">
        <w:t xml:space="preserve">C 30 sec and 72 </w:t>
      </w:r>
      <w:r w:rsidR="00BE112A">
        <w:sym w:font="Symbol" w:char="F0B0"/>
      </w:r>
      <w:r w:rsidR="00BE112A">
        <w:t xml:space="preserve">C 8 sec; 72 </w:t>
      </w:r>
      <w:r w:rsidR="00BE112A">
        <w:sym w:font="Symbol" w:char="F0B0"/>
      </w:r>
      <w:r w:rsidR="00BE112A">
        <w:t xml:space="preserve">C 5 min; 4 </w:t>
      </w:r>
      <w:r w:rsidR="00BE112A">
        <w:sym w:font="Symbol" w:char="F0B0"/>
      </w:r>
      <w:r w:rsidR="00BE112A">
        <w:t>C hold.</w:t>
      </w:r>
    </w:p>
    <w:p w14:paraId="289BB730" w14:textId="4E1A3DED" w:rsidR="00A90254" w:rsidRDefault="00A90254" w:rsidP="00B0667F">
      <w:pPr>
        <w:pStyle w:val="ListParagraph"/>
        <w:numPr>
          <w:ilvl w:val="0"/>
          <w:numId w:val="14"/>
        </w:numPr>
        <w:spacing w:line="360" w:lineRule="auto"/>
      </w:pPr>
      <w:r>
        <w:t xml:space="preserve">After gel electrophoresis, excise the gel </w:t>
      </w:r>
      <w:r w:rsidR="007A2E44">
        <w:t xml:space="preserve">slices </w:t>
      </w:r>
      <w:r>
        <w:t>containing DNA fragments between 220 and 700 bp. Purify DNA using MinElute Gel Extraction Kit.</w:t>
      </w:r>
    </w:p>
    <w:p w14:paraId="559111C8" w14:textId="65D4AE01" w:rsidR="00A90254" w:rsidRDefault="00A90254" w:rsidP="00B0667F">
      <w:pPr>
        <w:pStyle w:val="ListParagraph"/>
        <w:numPr>
          <w:ilvl w:val="0"/>
          <w:numId w:val="14"/>
        </w:numPr>
        <w:spacing w:line="360" w:lineRule="auto"/>
      </w:pPr>
      <w:r>
        <w:t>Measure the DNA concentration of the library using Qubit dsDNA HS Kit following manufacturer’s instructions.</w:t>
      </w:r>
    </w:p>
    <w:p w14:paraId="45E10DA1" w14:textId="6FFC1B95" w:rsidR="00A90254" w:rsidRDefault="00A90254" w:rsidP="00B0667F">
      <w:pPr>
        <w:pStyle w:val="ListParagraph"/>
        <w:numPr>
          <w:ilvl w:val="0"/>
          <w:numId w:val="14"/>
        </w:numPr>
        <w:spacing w:line="360" w:lineRule="auto"/>
      </w:pPr>
      <w:r>
        <w:t xml:space="preserve">Proceed to Illumina </w:t>
      </w:r>
      <w:r w:rsidR="00EC0F2C">
        <w:t xml:space="preserve">Hiseq or Novaseq </w:t>
      </w:r>
      <w:r>
        <w:t>Paired-End</w:t>
      </w:r>
      <w:r w:rsidR="00463A06">
        <w:t xml:space="preserve"> 50-8-8-50 format</w:t>
      </w:r>
      <w:r>
        <w:t xml:space="preserve"> sequencing.</w:t>
      </w:r>
    </w:p>
    <w:p w14:paraId="2ACD7812" w14:textId="35BB2488" w:rsidR="00EC0F2C" w:rsidRDefault="004C5E96" w:rsidP="00B0667F">
      <w:pPr>
        <w:pStyle w:val="ListParagraph"/>
        <w:numPr>
          <w:ilvl w:val="0"/>
          <w:numId w:val="14"/>
        </w:numPr>
        <w:spacing w:line="360" w:lineRule="auto"/>
      </w:pPr>
      <w:r>
        <w:t xml:space="preserve">Map the sequencing reads to the expected genomes and analyze chromatin accessibility and interaction as described previously </w:t>
      </w:r>
      <w:r w:rsidR="009C26C9">
        <w:fldChar w:fldCharType="begin">
          <w:fldData xml:space="preserve">PEVuZE5vdGU+PENpdGU+PEF1dGhvcj5MYWk8L0F1dGhvcj48WWVhcj4yMDE4PC9ZZWFyPjxSZWNO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</w:fldData>
        </w:fldChar>
      </w:r>
      <w:r w:rsidR="009C26C9">
        <w:instrText xml:space="preserve"> ADDIN EN.CITE </w:instrText>
      </w:r>
      <w:r w:rsidR="009C26C9">
        <w:fldChar w:fldCharType="begin">
          <w:fldData xml:space="preserve">PEVuZE5vdGU+PENpdGU+PEF1dGhvcj5MYWk8L0F1dGhvcj48WWVhcj4yMDE4PC9ZZWFyPjxSZWNO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</w:fldData>
        </w:fldChar>
      </w:r>
      <w:r w:rsidR="009C26C9">
        <w:instrText xml:space="preserve"> ADDIN EN.CITE.DATA </w:instrText>
      </w:r>
      <w:r w:rsidR="009C26C9">
        <w:fldChar w:fldCharType="end"/>
      </w:r>
      <w:r w:rsidR="009C26C9">
        <w:fldChar w:fldCharType="separate"/>
      </w:r>
      <w:r w:rsidR="009C26C9" w:rsidRPr="00240F65">
        <w:rPr>
          <w:noProof/>
          <w:vertAlign w:val="superscript"/>
        </w:rPr>
        <w:t>33</w:t>
      </w:r>
      <w:r w:rsidR="009C26C9">
        <w:fldChar w:fldCharType="end"/>
      </w:r>
      <w:r>
        <w:t>.</w:t>
      </w:r>
    </w:p>
    <w:p w14:paraId="5BF38FBD" w14:textId="77777777" w:rsidR="006B25FC" w:rsidRDefault="006B25FC" w:rsidP="00B0667F">
      <w:pPr>
        <w:spacing w:line="360" w:lineRule="auto"/>
      </w:pPr>
    </w:p>
    <w:p w14:paraId="3BA11FBD" w14:textId="0EAB47F1" w:rsidR="00910BBA" w:rsidRPr="006B25FC" w:rsidRDefault="003F5AE0" w:rsidP="00B0667F">
      <w:pPr>
        <w:spacing w:line="360" w:lineRule="auto"/>
        <w:rPr>
          <w:b/>
          <w:bCs/>
        </w:rPr>
      </w:pPr>
      <w:r w:rsidRPr="006B25FC">
        <w:rPr>
          <w:b/>
          <w:bCs/>
        </w:rPr>
        <w:t>4 Notes</w:t>
      </w:r>
    </w:p>
    <w:p w14:paraId="4B457615" w14:textId="3D8B87B8" w:rsidR="003F5AE0" w:rsidRDefault="003F5AE0" w:rsidP="00B0667F">
      <w:pPr>
        <w:spacing w:line="360" w:lineRule="auto"/>
      </w:pPr>
    </w:p>
    <w:p w14:paraId="2CE264A7" w14:textId="6775438E" w:rsidR="003F5AE0" w:rsidRDefault="003F5AE0" w:rsidP="00B0667F">
      <w:pPr>
        <w:pStyle w:val="ListParagraph"/>
        <w:numPr>
          <w:ilvl w:val="0"/>
          <w:numId w:val="21"/>
        </w:numPr>
        <w:spacing w:line="360" w:lineRule="auto"/>
      </w:pPr>
      <w:r>
        <w:t xml:space="preserve">Different types of cells may require different fixation conditions. We use the protocol for fixing mammalian </w:t>
      </w:r>
      <w:r w:rsidR="000B3792">
        <w:t xml:space="preserve">suspension </w:t>
      </w:r>
      <w:r>
        <w:t>cells. For other cell types, the condition may need to be optimized.</w:t>
      </w:r>
    </w:p>
    <w:p w14:paraId="7A6FAB4C" w14:textId="3C968AFC" w:rsidR="003F5AE0" w:rsidRDefault="007E5367" w:rsidP="00B0667F">
      <w:pPr>
        <w:pStyle w:val="ListParagraph"/>
        <w:numPr>
          <w:ilvl w:val="0"/>
          <w:numId w:val="21"/>
        </w:numPr>
        <w:spacing w:line="360" w:lineRule="auto"/>
      </w:pPr>
      <w:r>
        <w:t>To achieve optimal complexity of Trac-looping libraries, we started with 5 x 10</w:t>
      </w:r>
      <w:r w:rsidRPr="007E5367">
        <w:rPr>
          <w:vertAlign w:val="superscript"/>
        </w:rPr>
        <w:t>7</w:t>
      </w:r>
      <w:r>
        <w:t xml:space="preserve"> cells. It would also work by using fewer cells. The amount of Tn5 transposase complex should be adjusted accordingly.</w:t>
      </w:r>
    </w:p>
    <w:p w14:paraId="765EB412" w14:textId="6030926E" w:rsidR="007E5367" w:rsidRDefault="007E5367" w:rsidP="00B0667F">
      <w:pPr>
        <w:pStyle w:val="ListParagraph"/>
        <w:numPr>
          <w:ilvl w:val="0"/>
          <w:numId w:val="21"/>
        </w:numPr>
        <w:spacing w:line="360" w:lineRule="auto"/>
      </w:pPr>
      <w:r>
        <w:t>It may increase the diversity of libraries by performing Tn5 mediated linker integration and RCA reactions in multiple separate tubes.</w:t>
      </w:r>
      <w:r w:rsidR="00BE33CA">
        <w:t xml:space="preserve"> If a centrifuge is available to hold large tubes, there is no need to split into small tubes in step3 in section 3.7.</w:t>
      </w:r>
    </w:p>
    <w:p w14:paraId="245270E3" w14:textId="44AD67A9" w:rsidR="007E5367" w:rsidRDefault="004C0797" w:rsidP="00B0667F">
      <w:pPr>
        <w:pStyle w:val="ListParagraph"/>
        <w:numPr>
          <w:ilvl w:val="0"/>
          <w:numId w:val="21"/>
        </w:numPr>
        <w:spacing w:line="360" w:lineRule="auto"/>
      </w:pPr>
      <w:r>
        <w:lastRenderedPageBreak/>
        <w:t>When using AMPure XP beads to purify genomic DNA, due to the large size of DNA, beads will aggregate and stick to tubes. Vortex can increase the efficiency of eluting DNA from beads.</w:t>
      </w:r>
    </w:p>
    <w:p w14:paraId="4B6E9DED" w14:textId="13C41B90" w:rsidR="004C0797" w:rsidRDefault="005F7220" w:rsidP="00B0667F">
      <w:pPr>
        <w:pStyle w:val="ListParagraph"/>
        <w:numPr>
          <w:ilvl w:val="0"/>
          <w:numId w:val="21"/>
        </w:numPr>
        <w:spacing w:line="360" w:lineRule="auto"/>
      </w:pPr>
      <w:r>
        <w:t>Check the size of RCA products by gel electrophoresis. RCA products should be over 10 kb.</w:t>
      </w:r>
    </w:p>
    <w:p w14:paraId="1CC0E77B" w14:textId="78B4E2B9" w:rsidR="00B93B61" w:rsidRDefault="00B93B61" w:rsidP="00B93B61"/>
    <w:p w14:paraId="59339EBF" w14:textId="77777777" w:rsidR="00240F65" w:rsidRPr="006B25FC" w:rsidRDefault="005D26A6" w:rsidP="00B93B61">
      <w:pPr>
        <w:rPr>
          <w:b/>
          <w:bCs/>
        </w:rPr>
      </w:pPr>
      <w:r w:rsidRPr="006B25FC">
        <w:rPr>
          <w:b/>
          <w:bCs/>
        </w:rPr>
        <w:t>References</w:t>
      </w:r>
    </w:p>
    <w:p w14:paraId="2BC49DA7" w14:textId="77777777" w:rsidR="00240F65" w:rsidRDefault="00240F65" w:rsidP="00B93B61"/>
    <w:p w14:paraId="60E5CD8C" w14:textId="77777777" w:rsidR="00A73731" w:rsidRPr="00A73731" w:rsidRDefault="00240F65" w:rsidP="00A73731">
      <w:pPr>
        <w:pStyle w:val="EndNoteBibliography"/>
        <w:ind w:left="720" w:hanging="720"/>
        <w:rPr>
          <w:noProof/>
        </w:rPr>
      </w:pPr>
      <w:r>
        <w:fldChar w:fldCharType="begin"/>
      </w:r>
      <w:r>
        <w:instrText xml:space="preserve"> ADDIN EN.REFLIST </w:instrText>
      </w:r>
      <w:r>
        <w:fldChar w:fldCharType="separate"/>
      </w:r>
      <w:r w:rsidR="00A73731" w:rsidRPr="00A73731">
        <w:rPr>
          <w:noProof/>
        </w:rPr>
        <w:t>1</w:t>
      </w:r>
      <w:r w:rsidR="00A73731" w:rsidRPr="00A73731">
        <w:rPr>
          <w:noProof/>
        </w:rPr>
        <w:tab/>
        <w:t xml:space="preserve">Bonev, B. &amp; Cavalli, G. Organization and function of the 3D genome. </w:t>
      </w:r>
      <w:r w:rsidR="00A73731" w:rsidRPr="00A73731">
        <w:rPr>
          <w:i/>
          <w:noProof/>
        </w:rPr>
        <w:t>Nat Rev Genet</w:t>
      </w:r>
      <w:r w:rsidR="00A73731" w:rsidRPr="00A73731">
        <w:rPr>
          <w:noProof/>
        </w:rPr>
        <w:t xml:space="preserve"> </w:t>
      </w:r>
      <w:r w:rsidR="00A73731" w:rsidRPr="00A73731">
        <w:rPr>
          <w:b/>
          <w:noProof/>
        </w:rPr>
        <w:t>17</w:t>
      </w:r>
      <w:r w:rsidR="00A73731" w:rsidRPr="00A73731">
        <w:rPr>
          <w:noProof/>
        </w:rPr>
        <w:t>, 661-678, doi:10.1038/nrg.2016.112 (2016).</w:t>
      </w:r>
    </w:p>
    <w:p w14:paraId="2F3B5D14" w14:textId="77777777" w:rsidR="00A73731" w:rsidRPr="00A73731" w:rsidRDefault="00A73731" w:rsidP="00A73731">
      <w:pPr>
        <w:pStyle w:val="EndNoteBibliography"/>
        <w:ind w:left="720" w:hanging="720"/>
        <w:rPr>
          <w:noProof/>
        </w:rPr>
      </w:pPr>
      <w:r w:rsidRPr="00A73731">
        <w:rPr>
          <w:noProof/>
        </w:rPr>
        <w:t>2</w:t>
      </w:r>
      <w:r w:rsidRPr="00A73731">
        <w:rPr>
          <w:noProof/>
        </w:rPr>
        <w:tab/>
        <w:t xml:space="preserve">Zheng, H. &amp; Xie, W. The role of 3D genome organization in development and cell differentiation. </w:t>
      </w:r>
      <w:r w:rsidRPr="00A73731">
        <w:rPr>
          <w:i/>
          <w:noProof/>
        </w:rPr>
        <w:t>Nat Rev Mol Cell Biol</w:t>
      </w:r>
      <w:r w:rsidRPr="00A73731">
        <w:rPr>
          <w:noProof/>
        </w:rPr>
        <w:t xml:space="preserve"> </w:t>
      </w:r>
      <w:r w:rsidRPr="00A73731">
        <w:rPr>
          <w:b/>
          <w:noProof/>
        </w:rPr>
        <w:t>20</w:t>
      </w:r>
      <w:r w:rsidRPr="00A73731">
        <w:rPr>
          <w:noProof/>
        </w:rPr>
        <w:t>, 535-550, doi:10.1038/s41580-019-0132-4 (2019).</w:t>
      </w:r>
    </w:p>
    <w:p w14:paraId="11FB0946" w14:textId="77777777" w:rsidR="00A73731" w:rsidRPr="00A73731" w:rsidRDefault="00A73731" w:rsidP="00A73731">
      <w:pPr>
        <w:pStyle w:val="EndNoteBibliography"/>
        <w:ind w:left="720" w:hanging="720"/>
        <w:rPr>
          <w:noProof/>
        </w:rPr>
      </w:pPr>
      <w:r w:rsidRPr="00A73731">
        <w:rPr>
          <w:noProof/>
        </w:rPr>
        <w:t>3</w:t>
      </w:r>
      <w:r w:rsidRPr="00A73731">
        <w:rPr>
          <w:noProof/>
        </w:rPr>
        <w:tab/>
        <w:t xml:space="preserve">Stadhouders, R., Filion, G. J. &amp; Graf, T. Transcription factors and 3D genome conformation in cell-fate decisions. </w:t>
      </w:r>
      <w:r w:rsidRPr="00A73731">
        <w:rPr>
          <w:i/>
          <w:noProof/>
        </w:rPr>
        <w:t>Nature</w:t>
      </w:r>
      <w:r w:rsidRPr="00A73731">
        <w:rPr>
          <w:noProof/>
        </w:rPr>
        <w:t xml:space="preserve"> </w:t>
      </w:r>
      <w:r w:rsidRPr="00A73731">
        <w:rPr>
          <w:b/>
          <w:noProof/>
        </w:rPr>
        <w:t>569</w:t>
      </w:r>
      <w:r w:rsidRPr="00A73731">
        <w:rPr>
          <w:noProof/>
        </w:rPr>
        <w:t>, 345-354, doi:10.1038/s41586-019-1182-7 (2019).</w:t>
      </w:r>
    </w:p>
    <w:p w14:paraId="61DB9EAD" w14:textId="77777777" w:rsidR="00A73731" w:rsidRPr="00A73731" w:rsidRDefault="00A73731" w:rsidP="00A73731">
      <w:pPr>
        <w:pStyle w:val="EndNoteBibliography"/>
        <w:ind w:left="720" w:hanging="720"/>
        <w:rPr>
          <w:noProof/>
        </w:rPr>
      </w:pPr>
      <w:r w:rsidRPr="00A73731">
        <w:rPr>
          <w:noProof/>
        </w:rPr>
        <w:t>4</w:t>
      </w:r>
      <w:r w:rsidRPr="00A73731">
        <w:rPr>
          <w:noProof/>
        </w:rPr>
        <w:tab/>
        <w:t xml:space="preserve">Schoenfelder, S. &amp; Fraser, P. Long-range enhancer-promoter contacts in gene expression control. </w:t>
      </w:r>
      <w:r w:rsidRPr="00A73731">
        <w:rPr>
          <w:i/>
          <w:noProof/>
        </w:rPr>
        <w:t>Nat Rev Genet</w:t>
      </w:r>
      <w:r w:rsidRPr="00A73731">
        <w:rPr>
          <w:noProof/>
        </w:rPr>
        <w:t xml:space="preserve"> </w:t>
      </w:r>
      <w:r w:rsidRPr="00A73731">
        <w:rPr>
          <w:b/>
          <w:noProof/>
        </w:rPr>
        <w:t>20</w:t>
      </w:r>
      <w:r w:rsidRPr="00A73731">
        <w:rPr>
          <w:noProof/>
        </w:rPr>
        <w:t>, 437-455, doi:10.1038/s41576-019-0128-0 (2019).</w:t>
      </w:r>
    </w:p>
    <w:p w14:paraId="13F6BF3B" w14:textId="77777777" w:rsidR="00A73731" w:rsidRPr="00A73731" w:rsidRDefault="00A73731" w:rsidP="00A73731">
      <w:pPr>
        <w:pStyle w:val="EndNoteBibliography"/>
        <w:ind w:left="720" w:hanging="720"/>
        <w:rPr>
          <w:noProof/>
        </w:rPr>
      </w:pPr>
      <w:r w:rsidRPr="00A73731">
        <w:rPr>
          <w:noProof/>
        </w:rPr>
        <w:t>5</w:t>
      </w:r>
      <w:r w:rsidRPr="00A73731">
        <w:rPr>
          <w:noProof/>
        </w:rPr>
        <w:tab/>
        <w:t xml:space="preserve">Yu, M. &amp; Ren, B. The Three-Dimensional Organization of Mammalian Genomes. </w:t>
      </w:r>
      <w:r w:rsidRPr="00A73731">
        <w:rPr>
          <w:i/>
          <w:noProof/>
        </w:rPr>
        <w:t>Annu Rev Cell Dev Biol</w:t>
      </w:r>
      <w:r w:rsidRPr="00A73731">
        <w:rPr>
          <w:noProof/>
        </w:rPr>
        <w:t xml:space="preserve"> </w:t>
      </w:r>
      <w:r w:rsidRPr="00A73731">
        <w:rPr>
          <w:b/>
          <w:noProof/>
        </w:rPr>
        <w:t>33</w:t>
      </w:r>
      <w:r w:rsidRPr="00A73731">
        <w:rPr>
          <w:noProof/>
        </w:rPr>
        <w:t>, 265-289, doi:10.1146/annurev-cellbio-100616-060531 (2017).</w:t>
      </w:r>
    </w:p>
    <w:p w14:paraId="7C3E00D3" w14:textId="77777777" w:rsidR="00A73731" w:rsidRPr="00A73731" w:rsidRDefault="00A73731" w:rsidP="00A73731">
      <w:pPr>
        <w:pStyle w:val="EndNoteBibliography"/>
        <w:ind w:left="720" w:hanging="720"/>
        <w:rPr>
          <w:noProof/>
        </w:rPr>
      </w:pPr>
      <w:r w:rsidRPr="00A73731">
        <w:rPr>
          <w:noProof/>
        </w:rPr>
        <w:t>6</w:t>
      </w:r>
      <w:r w:rsidRPr="00A73731">
        <w:rPr>
          <w:noProof/>
        </w:rPr>
        <w:tab/>
        <w:t xml:space="preserve">Kempfer, R. &amp; Pombo, A. Methods for mapping 3D chromosome architecture. </w:t>
      </w:r>
      <w:r w:rsidRPr="00A73731">
        <w:rPr>
          <w:i/>
          <w:noProof/>
        </w:rPr>
        <w:t>Nat Rev Genet</w:t>
      </w:r>
      <w:r w:rsidRPr="00A73731">
        <w:rPr>
          <w:noProof/>
        </w:rPr>
        <w:t xml:space="preserve"> </w:t>
      </w:r>
      <w:r w:rsidRPr="00A73731">
        <w:rPr>
          <w:b/>
          <w:noProof/>
        </w:rPr>
        <w:t>21</w:t>
      </w:r>
      <w:r w:rsidRPr="00A73731">
        <w:rPr>
          <w:noProof/>
        </w:rPr>
        <w:t>, 207-226, doi:10.1038/s41576-019-0195-2 (2020).</w:t>
      </w:r>
    </w:p>
    <w:p w14:paraId="337FB2EB" w14:textId="77777777" w:rsidR="00A73731" w:rsidRPr="00A73731" w:rsidRDefault="00A73731" w:rsidP="00A73731">
      <w:pPr>
        <w:pStyle w:val="EndNoteBibliography"/>
        <w:ind w:left="720" w:hanging="720"/>
        <w:rPr>
          <w:noProof/>
        </w:rPr>
      </w:pPr>
      <w:r w:rsidRPr="00A73731">
        <w:rPr>
          <w:noProof/>
        </w:rPr>
        <w:t>7</w:t>
      </w:r>
      <w:r w:rsidRPr="00A73731">
        <w:rPr>
          <w:noProof/>
        </w:rPr>
        <w:tab/>
        <w:t xml:space="preserve">Schmitt, A. D., Hu, M. &amp; Ren, B. Genome-wide mapping and analysis of chromosome architecture. </w:t>
      </w:r>
      <w:r w:rsidRPr="00A73731">
        <w:rPr>
          <w:i/>
          <w:noProof/>
        </w:rPr>
        <w:t>Nat Rev Mol Cell Biol</w:t>
      </w:r>
      <w:r w:rsidRPr="00A73731">
        <w:rPr>
          <w:noProof/>
        </w:rPr>
        <w:t xml:space="preserve"> </w:t>
      </w:r>
      <w:r w:rsidRPr="00A73731">
        <w:rPr>
          <w:b/>
          <w:noProof/>
        </w:rPr>
        <w:t>17</w:t>
      </w:r>
      <w:r w:rsidRPr="00A73731">
        <w:rPr>
          <w:noProof/>
        </w:rPr>
        <w:t>, 743-755, doi:10.1038/nrm.2016.104 (2016).</w:t>
      </w:r>
    </w:p>
    <w:p w14:paraId="5E48E4D7" w14:textId="77777777" w:rsidR="00A73731" w:rsidRPr="00A73731" w:rsidRDefault="00A73731" w:rsidP="00A73731">
      <w:pPr>
        <w:pStyle w:val="EndNoteBibliography"/>
        <w:ind w:left="720" w:hanging="720"/>
        <w:rPr>
          <w:noProof/>
        </w:rPr>
      </w:pPr>
      <w:r w:rsidRPr="00A73731">
        <w:rPr>
          <w:noProof/>
        </w:rPr>
        <w:t>8</w:t>
      </w:r>
      <w:r w:rsidRPr="00A73731">
        <w:rPr>
          <w:noProof/>
        </w:rPr>
        <w:tab/>
        <w:t xml:space="preserve">Dekker, J., Marti-Renom, M. A. &amp; Mirny, L. A. Exploring the three-dimensional organization of genomes: interpreting chromatin interaction data. </w:t>
      </w:r>
      <w:r w:rsidRPr="00A73731">
        <w:rPr>
          <w:i/>
          <w:noProof/>
        </w:rPr>
        <w:t>Nat Rev Genet</w:t>
      </w:r>
      <w:r w:rsidRPr="00A73731">
        <w:rPr>
          <w:noProof/>
        </w:rPr>
        <w:t xml:space="preserve"> </w:t>
      </w:r>
      <w:r w:rsidRPr="00A73731">
        <w:rPr>
          <w:b/>
          <w:noProof/>
        </w:rPr>
        <w:t>14</w:t>
      </w:r>
      <w:r w:rsidRPr="00A73731">
        <w:rPr>
          <w:noProof/>
        </w:rPr>
        <w:t>, 390-403, doi:10.1038/nrg3454 (2013).</w:t>
      </w:r>
    </w:p>
    <w:p w14:paraId="2082711F" w14:textId="77777777" w:rsidR="00A73731" w:rsidRPr="00A73731" w:rsidRDefault="00A73731" w:rsidP="00A73731">
      <w:pPr>
        <w:pStyle w:val="EndNoteBibliography"/>
        <w:ind w:left="720" w:hanging="720"/>
        <w:rPr>
          <w:noProof/>
        </w:rPr>
      </w:pPr>
      <w:r w:rsidRPr="00A73731">
        <w:rPr>
          <w:noProof/>
        </w:rPr>
        <w:t>9</w:t>
      </w:r>
      <w:r w:rsidRPr="00A73731">
        <w:rPr>
          <w:noProof/>
        </w:rPr>
        <w:tab/>
        <w:t xml:space="preserve">McCord, R. P., Kaplan, N. &amp; Giorgetti, L. Chromosome Conformation Capture and Beyond: Toward an Integrative View of Chromosome Structure and Function. </w:t>
      </w:r>
      <w:r w:rsidRPr="00A73731">
        <w:rPr>
          <w:i/>
          <w:noProof/>
        </w:rPr>
        <w:t>Mol Cell</w:t>
      </w:r>
      <w:r w:rsidRPr="00A73731">
        <w:rPr>
          <w:noProof/>
        </w:rPr>
        <w:t xml:space="preserve"> </w:t>
      </w:r>
      <w:r w:rsidRPr="00A73731">
        <w:rPr>
          <w:b/>
          <w:noProof/>
        </w:rPr>
        <w:t>77</w:t>
      </w:r>
      <w:r w:rsidRPr="00A73731">
        <w:rPr>
          <w:noProof/>
        </w:rPr>
        <w:t>, 688-708, doi:10.1016/j.molcel.2019.12.021 (2020).</w:t>
      </w:r>
    </w:p>
    <w:p w14:paraId="6ECF0E85" w14:textId="77777777" w:rsidR="00A73731" w:rsidRPr="00A73731" w:rsidRDefault="00A73731" w:rsidP="00A73731">
      <w:pPr>
        <w:pStyle w:val="EndNoteBibliography"/>
        <w:ind w:left="720" w:hanging="720"/>
        <w:rPr>
          <w:noProof/>
        </w:rPr>
      </w:pPr>
      <w:r w:rsidRPr="00A73731">
        <w:rPr>
          <w:noProof/>
        </w:rPr>
        <w:t>10</w:t>
      </w:r>
      <w:r w:rsidRPr="00A73731">
        <w:rPr>
          <w:noProof/>
        </w:rPr>
        <w:tab/>
        <w:t>Agbleke, A. A.</w:t>
      </w:r>
      <w:r w:rsidRPr="00A73731">
        <w:rPr>
          <w:i/>
          <w:noProof/>
        </w:rPr>
        <w:t xml:space="preserve"> et al.</w:t>
      </w:r>
      <w:r w:rsidRPr="00A73731">
        <w:rPr>
          <w:noProof/>
        </w:rPr>
        <w:t xml:space="preserve"> Advances in Chromatin and Chromosome Research: Perspectives from Multiple Fields. </w:t>
      </w:r>
      <w:r w:rsidRPr="00A73731">
        <w:rPr>
          <w:i/>
          <w:noProof/>
        </w:rPr>
        <w:t>Mol Cell</w:t>
      </w:r>
      <w:r w:rsidRPr="00A73731">
        <w:rPr>
          <w:noProof/>
        </w:rPr>
        <w:t xml:space="preserve"> </w:t>
      </w:r>
      <w:r w:rsidRPr="00A73731">
        <w:rPr>
          <w:b/>
          <w:noProof/>
        </w:rPr>
        <w:t>79</w:t>
      </w:r>
      <w:r w:rsidRPr="00A73731">
        <w:rPr>
          <w:noProof/>
        </w:rPr>
        <w:t>, 881-901, doi:10.1016/j.molcel.2020.07.003 (2020).</w:t>
      </w:r>
    </w:p>
    <w:p w14:paraId="748DD97D" w14:textId="77777777" w:rsidR="00A73731" w:rsidRPr="00A73731" w:rsidRDefault="00A73731" w:rsidP="00A73731">
      <w:pPr>
        <w:pStyle w:val="EndNoteBibliography"/>
        <w:ind w:left="720" w:hanging="720"/>
        <w:rPr>
          <w:noProof/>
        </w:rPr>
      </w:pPr>
      <w:r w:rsidRPr="00A73731">
        <w:rPr>
          <w:noProof/>
        </w:rPr>
        <w:t>11</w:t>
      </w:r>
      <w:r w:rsidRPr="00A73731">
        <w:rPr>
          <w:noProof/>
        </w:rPr>
        <w:tab/>
        <w:t>Lieberman-Aiden, E.</w:t>
      </w:r>
      <w:r w:rsidRPr="00A73731">
        <w:rPr>
          <w:i/>
          <w:noProof/>
        </w:rPr>
        <w:t xml:space="preserve"> et al.</w:t>
      </w:r>
      <w:r w:rsidRPr="00A73731">
        <w:rPr>
          <w:noProof/>
        </w:rPr>
        <w:t xml:space="preserve"> Comprehensive mapping of long-range interactions reveals folding principles of the human genome. </w:t>
      </w:r>
      <w:r w:rsidRPr="00A73731">
        <w:rPr>
          <w:i/>
          <w:noProof/>
        </w:rPr>
        <w:t>Science</w:t>
      </w:r>
      <w:r w:rsidRPr="00A73731">
        <w:rPr>
          <w:noProof/>
        </w:rPr>
        <w:t xml:space="preserve"> </w:t>
      </w:r>
      <w:r w:rsidRPr="00A73731">
        <w:rPr>
          <w:b/>
          <w:noProof/>
        </w:rPr>
        <w:t>326</w:t>
      </w:r>
      <w:r w:rsidRPr="00A73731">
        <w:rPr>
          <w:noProof/>
        </w:rPr>
        <w:t>, 289-293, doi:10.1126/science.1181369 (2009).</w:t>
      </w:r>
    </w:p>
    <w:p w14:paraId="5E5BE7FC" w14:textId="77777777" w:rsidR="00A73731" w:rsidRPr="00A73731" w:rsidRDefault="00A73731" w:rsidP="00A73731">
      <w:pPr>
        <w:pStyle w:val="EndNoteBibliography"/>
        <w:ind w:left="720" w:hanging="720"/>
        <w:rPr>
          <w:noProof/>
        </w:rPr>
      </w:pPr>
      <w:r w:rsidRPr="00A73731">
        <w:rPr>
          <w:noProof/>
        </w:rPr>
        <w:t>12</w:t>
      </w:r>
      <w:r w:rsidRPr="00A73731">
        <w:rPr>
          <w:noProof/>
        </w:rPr>
        <w:tab/>
        <w:t>Rao, S. S.</w:t>
      </w:r>
      <w:r w:rsidRPr="00A73731">
        <w:rPr>
          <w:i/>
          <w:noProof/>
        </w:rPr>
        <w:t xml:space="preserve"> et al.</w:t>
      </w:r>
      <w:r w:rsidRPr="00A73731">
        <w:rPr>
          <w:noProof/>
        </w:rPr>
        <w:t xml:space="preserve"> A 3D map of the human genome at kilobase resolution reveals principles of chromatin looping. </w:t>
      </w:r>
      <w:r w:rsidRPr="00A73731">
        <w:rPr>
          <w:i/>
          <w:noProof/>
        </w:rPr>
        <w:t>Cell</w:t>
      </w:r>
      <w:r w:rsidRPr="00A73731">
        <w:rPr>
          <w:noProof/>
        </w:rPr>
        <w:t xml:space="preserve"> </w:t>
      </w:r>
      <w:r w:rsidRPr="00A73731">
        <w:rPr>
          <w:b/>
          <w:noProof/>
        </w:rPr>
        <w:t>159</w:t>
      </w:r>
      <w:r w:rsidRPr="00A73731">
        <w:rPr>
          <w:noProof/>
        </w:rPr>
        <w:t>, 1665-1680, doi:10.1016/j.cell.2014.11.021 (2014).</w:t>
      </w:r>
    </w:p>
    <w:p w14:paraId="4A715943" w14:textId="77777777" w:rsidR="00A73731" w:rsidRPr="00A73731" w:rsidRDefault="00A73731" w:rsidP="00A73731">
      <w:pPr>
        <w:pStyle w:val="EndNoteBibliography"/>
        <w:ind w:left="720" w:hanging="720"/>
        <w:rPr>
          <w:noProof/>
        </w:rPr>
      </w:pPr>
      <w:r w:rsidRPr="00A73731">
        <w:rPr>
          <w:noProof/>
        </w:rPr>
        <w:t>13</w:t>
      </w:r>
      <w:r w:rsidRPr="00A73731">
        <w:rPr>
          <w:noProof/>
        </w:rPr>
        <w:tab/>
        <w:t>Ren, G.</w:t>
      </w:r>
      <w:r w:rsidRPr="00A73731">
        <w:rPr>
          <w:i/>
          <w:noProof/>
        </w:rPr>
        <w:t xml:space="preserve"> et al.</w:t>
      </w:r>
      <w:r w:rsidRPr="00A73731">
        <w:rPr>
          <w:noProof/>
        </w:rPr>
        <w:t xml:space="preserve"> CTCF-Mediated Enhancer-Promoter Interaction Is a Critical Regulator of Cell-to-Cell Variation of Gene Expression. </w:t>
      </w:r>
      <w:r w:rsidRPr="00A73731">
        <w:rPr>
          <w:i/>
          <w:noProof/>
        </w:rPr>
        <w:t>Mol Cell</w:t>
      </w:r>
      <w:r w:rsidRPr="00A73731">
        <w:rPr>
          <w:noProof/>
        </w:rPr>
        <w:t xml:space="preserve"> </w:t>
      </w:r>
      <w:r w:rsidRPr="00A73731">
        <w:rPr>
          <w:b/>
          <w:noProof/>
        </w:rPr>
        <w:t>67</w:t>
      </w:r>
      <w:r w:rsidRPr="00A73731">
        <w:rPr>
          <w:noProof/>
        </w:rPr>
        <w:t>, 1049-1058 e1046, doi:10.1016/j.molcel.2017.08.026 (2017).</w:t>
      </w:r>
    </w:p>
    <w:p w14:paraId="2D44076F" w14:textId="77777777" w:rsidR="00A73731" w:rsidRPr="00A73731" w:rsidRDefault="00A73731" w:rsidP="00A73731">
      <w:pPr>
        <w:pStyle w:val="EndNoteBibliography"/>
        <w:ind w:left="720" w:hanging="720"/>
        <w:rPr>
          <w:noProof/>
        </w:rPr>
      </w:pPr>
      <w:r w:rsidRPr="00A73731">
        <w:rPr>
          <w:noProof/>
        </w:rPr>
        <w:t>14</w:t>
      </w:r>
      <w:r w:rsidRPr="00A73731">
        <w:rPr>
          <w:noProof/>
        </w:rPr>
        <w:tab/>
        <w:t>Ma, W.</w:t>
      </w:r>
      <w:r w:rsidRPr="00A73731">
        <w:rPr>
          <w:i/>
          <w:noProof/>
        </w:rPr>
        <w:t xml:space="preserve"> et al.</w:t>
      </w:r>
      <w:r w:rsidRPr="00A73731">
        <w:rPr>
          <w:noProof/>
        </w:rPr>
        <w:t xml:space="preserve"> Fine-scale chromatin interaction maps reveal the cis-regulatory landscape of human lincRNA genes. </w:t>
      </w:r>
      <w:r w:rsidRPr="00A73731">
        <w:rPr>
          <w:i/>
          <w:noProof/>
        </w:rPr>
        <w:t>Nat Methods</w:t>
      </w:r>
      <w:r w:rsidRPr="00A73731">
        <w:rPr>
          <w:noProof/>
        </w:rPr>
        <w:t xml:space="preserve"> </w:t>
      </w:r>
      <w:r w:rsidRPr="00A73731">
        <w:rPr>
          <w:b/>
          <w:noProof/>
        </w:rPr>
        <w:t>12</w:t>
      </w:r>
      <w:r w:rsidRPr="00A73731">
        <w:rPr>
          <w:noProof/>
        </w:rPr>
        <w:t>, 71-78, doi:10.1038/nmeth.3205 (2015).</w:t>
      </w:r>
    </w:p>
    <w:p w14:paraId="2EC1166E" w14:textId="77777777" w:rsidR="00A73731" w:rsidRPr="00A73731" w:rsidRDefault="00A73731" w:rsidP="00A73731">
      <w:pPr>
        <w:pStyle w:val="EndNoteBibliography"/>
        <w:ind w:left="720" w:hanging="720"/>
        <w:rPr>
          <w:noProof/>
        </w:rPr>
      </w:pPr>
      <w:r w:rsidRPr="00A73731">
        <w:rPr>
          <w:noProof/>
        </w:rPr>
        <w:lastRenderedPageBreak/>
        <w:t>15</w:t>
      </w:r>
      <w:r w:rsidRPr="00A73731">
        <w:rPr>
          <w:noProof/>
        </w:rPr>
        <w:tab/>
        <w:t>Hsieh, T. S.</w:t>
      </w:r>
      <w:r w:rsidRPr="00A73731">
        <w:rPr>
          <w:i/>
          <w:noProof/>
        </w:rPr>
        <w:t xml:space="preserve"> et al.</w:t>
      </w:r>
      <w:r w:rsidRPr="00A73731">
        <w:rPr>
          <w:noProof/>
        </w:rPr>
        <w:t xml:space="preserve"> Resolving the 3D Landscape of Transcription-Linked Mammalian Chromatin Folding. </w:t>
      </w:r>
      <w:r w:rsidRPr="00A73731">
        <w:rPr>
          <w:i/>
          <w:noProof/>
        </w:rPr>
        <w:t>Mol Cell</w:t>
      </w:r>
      <w:r w:rsidRPr="00A73731">
        <w:rPr>
          <w:noProof/>
        </w:rPr>
        <w:t xml:space="preserve"> </w:t>
      </w:r>
      <w:r w:rsidRPr="00A73731">
        <w:rPr>
          <w:b/>
          <w:noProof/>
        </w:rPr>
        <w:t>78</w:t>
      </w:r>
      <w:r w:rsidRPr="00A73731">
        <w:rPr>
          <w:noProof/>
        </w:rPr>
        <w:t>, 539-553 e538, doi:10.1016/j.molcel.2020.03.002 (2020).</w:t>
      </w:r>
    </w:p>
    <w:p w14:paraId="77AF262A" w14:textId="77777777" w:rsidR="00A73731" w:rsidRPr="00A73731" w:rsidRDefault="00A73731" w:rsidP="00A73731">
      <w:pPr>
        <w:pStyle w:val="EndNoteBibliography"/>
        <w:ind w:left="720" w:hanging="720"/>
        <w:rPr>
          <w:noProof/>
        </w:rPr>
      </w:pPr>
      <w:r w:rsidRPr="00A73731">
        <w:rPr>
          <w:noProof/>
        </w:rPr>
        <w:t>16</w:t>
      </w:r>
      <w:r w:rsidRPr="00A73731">
        <w:rPr>
          <w:noProof/>
        </w:rPr>
        <w:tab/>
        <w:t>Krietenstein, N.</w:t>
      </w:r>
      <w:r w:rsidRPr="00A73731">
        <w:rPr>
          <w:i/>
          <w:noProof/>
        </w:rPr>
        <w:t xml:space="preserve"> et al.</w:t>
      </w:r>
      <w:r w:rsidRPr="00A73731">
        <w:rPr>
          <w:noProof/>
        </w:rPr>
        <w:t xml:space="preserve"> Ultrastructural Details of Mammalian Chromosome Architecture. </w:t>
      </w:r>
      <w:r w:rsidRPr="00A73731">
        <w:rPr>
          <w:i/>
          <w:noProof/>
        </w:rPr>
        <w:t>Mol Cell</w:t>
      </w:r>
      <w:r w:rsidRPr="00A73731">
        <w:rPr>
          <w:noProof/>
        </w:rPr>
        <w:t xml:space="preserve"> </w:t>
      </w:r>
      <w:r w:rsidRPr="00A73731">
        <w:rPr>
          <w:b/>
          <w:noProof/>
        </w:rPr>
        <w:t>78</w:t>
      </w:r>
      <w:r w:rsidRPr="00A73731">
        <w:rPr>
          <w:noProof/>
        </w:rPr>
        <w:t>, 554-565 e557, doi:10.1016/j.molcel.2020.03.003 (2020).</w:t>
      </w:r>
    </w:p>
    <w:p w14:paraId="544026A5" w14:textId="77777777" w:rsidR="00A73731" w:rsidRPr="00A73731" w:rsidRDefault="00A73731" w:rsidP="00A73731">
      <w:pPr>
        <w:pStyle w:val="EndNoteBibliography"/>
        <w:ind w:left="720" w:hanging="720"/>
        <w:rPr>
          <w:noProof/>
        </w:rPr>
      </w:pPr>
      <w:r w:rsidRPr="00A73731">
        <w:rPr>
          <w:noProof/>
        </w:rPr>
        <w:t>17</w:t>
      </w:r>
      <w:r w:rsidRPr="00A73731">
        <w:rPr>
          <w:noProof/>
        </w:rPr>
        <w:tab/>
        <w:t>Mifsud, B.</w:t>
      </w:r>
      <w:r w:rsidRPr="00A73731">
        <w:rPr>
          <w:i/>
          <w:noProof/>
        </w:rPr>
        <w:t xml:space="preserve"> et al.</w:t>
      </w:r>
      <w:r w:rsidRPr="00A73731">
        <w:rPr>
          <w:noProof/>
        </w:rPr>
        <w:t xml:space="preserve"> Mapping long-range promoter contacts in human cells with high-resolution capture Hi-C. </w:t>
      </w:r>
      <w:r w:rsidRPr="00A73731">
        <w:rPr>
          <w:i/>
          <w:noProof/>
        </w:rPr>
        <w:t>Nat Genet</w:t>
      </w:r>
      <w:r w:rsidRPr="00A73731">
        <w:rPr>
          <w:noProof/>
        </w:rPr>
        <w:t xml:space="preserve"> </w:t>
      </w:r>
      <w:r w:rsidRPr="00A73731">
        <w:rPr>
          <w:b/>
          <w:noProof/>
        </w:rPr>
        <w:t>47</w:t>
      </w:r>
      <w:r w:rsidRPr="00A73731">
        <w:rPr>
          <w:noProof/>
        </w:rPr>
        <w:t>, 598-606, doi:10.1038/ng.3286 (2015).</w:t>
      </w:r>
    </w:p>
    <w:p w14:paraId="006408E8" w14:textId="77777777" w:rsidR="00A73731" w:rsidRPr="00A73731" w:rsidRDefault="00A73731" w:rsidP="00A73731">
      <w:pPr>
        <w:pStyle w:val="EndNoteBibliography"/>
        <w:ind w:left="720" w:hanging="720"/>
        <w:rPr>
          <w:noProof/>
        </w:rPr>
      </w:pPr>
      <w:r w:rsidRPr="00A73731">
        <w:rPr>
          <w:noProof/>
        </w:rPr>
        <w:t>18</w:t>
      </w:r>
      <w:r w:rsidRPr="00A73731">
        <w:rPr>
          <w:noProof/>
        </w:rPr>
        <w:tab/>
        <w:t>Hughes, J. R.</w:t>
      </w:r>
      <w:r w:rsidRPr="00A73731">
        <w:rPr>
          <w:i/>
          <w:noProof/>
        </w:rPr>
        <w:t xml:space="preserve"> et al.</w:t>
      </w:r>
      <w:r w:rsidRPr="00A73731">
        <w:rPr>
          <w:noProof/>
        </w:rPr>
        <w:t xml:space="preserve"> Analysis of hundreds of cis-regulatory landscapes at high resolution in a single, high-throughput experiment. </w:t>
      </w:r>
      <w:r w:rsidRPr="00A73731">
        <w:rPr>
          <w:i/>
          <w:noProof/>
        </w:rPr>
        <w:t>Nat Genet</w:t>
      </w:r>
      <w:r w:rsidRPr="00A73731">
        <w:rPr>
          <w:noProof/>
        </w:rPr>
        <w:t xml:space="preserve"> </w:t>
      </w:r>
      <w:r w:rsidRPr="00A73731">
        <w:rPr>
          <w:b/>
          <w:noProof/>
        </w:rPr>
        <w:t>46</w:t>
      </w:r>
      <w:r w:rsidRPr="00A73731">
        <w:rPr>
          <w:noProof/>
        </w:rPr>
        <w:t>, 205-212, doi:10.1038/ng.2871 (2014).</w:t>
      </w:r>
    </w:p>
    <w:p w14:paraId="2456EBC0" w14:textId="77777777" w:rsidR="00A73731" w:rsidRPr="00A73731" w:rsidRDefault="00A73731" w:rsidP="00A73731">
      <w:pPr>
        <w:pStyle w:val="EndNoteBibliography"/>
        <w:ind w:left="720" w:hanging="720"/>
        <w:rPr>
          <w:noProof/>
        </w:rPr>
      </w:pPr>
      <w:r w:rsidRPr="00A73731">
        <w:rPr>
          <w:noProof/>
        </w:rPr>
        <w:t>19</w:t>
      </w:r>
      <w:r w:rsidRPr="00A73731">
        <w:rPr>
          <w:noProof/>
        </w:rPr>
        <w:tab/>
        <w:t>Fullwood, M. J.</w:t>
      </w:r>
      <w:r w:rsidRPr="00A73731">
        <w:rPr>
          <w:i/>
          <w:noProof/>
        </w:rPr>
        <w:t xml:space="preserve"> et al.</w:t>
      </w:r>
      <w:r w:rsidRPr="00A73731">
        <w:rPr>
          <w:noProof/>
        </w:rPr>
        <w:t xml:space="preserve"> An oestrogen-receptor-alpha-bound human chromatin interactome. </w:t>
      </w:r>
      <w:r w:rsidRPr="00A73731">
        <w:rPr>
          <w:i/>
          <w:noProof/>
        </w:rPr>
        <w:t>Nature</w:t>
      </w:r>
      <w:r w:rsidRPr="00A73731">
        <w:rPr>
          <w:noProof/>
        </w:rPr>
        <w:t xml:space="preserve"> </w:t>
      </w:r>
      <w:r w:rsidRPr="00A73731">
        <w:rPr>
          <w:b/>
          <w:noProof/>
        </w:rPr>
        <w:t>462</w:t>
      </w:r>
      <w:r w:rsidRPr="00A73731">
        <w:rPr>
          <w:noProof/>
        </w:rPr>
        <w:t>, 58-64, doi:10.1038/nature08497 (2009).</w:t>
      </w:r>
    </w:p>
    <w:p w14:paraId="7C6FFD27" w14:textId="77777777" w:rsidR="00A73731" w:rsidRPr="00A73731" w:rsidRDefault="00A73731" w:rsidP="00A73731">
      <w:pPr>
        <w:pStyle w:val="EndNoteBibliography"/>
        <w:ind w:left="720" w:hanging="720"/>
        <w:rPr>
          <w:noProof/>
        </w:rPr>
      </w:pPr>
      <w:r w:rsidRPr="00A73731">
        <w:rPr>
          <w:noProof/>
        </w:rPr>
        <w:t>20</w:t>
      </w:r>
      <w:r w:rsidRPr="00A73731">
        <w:rPr>
          <w:noProof/>
        </w:rPr>
        <w:tab/>
        <w:t>Kieffer-Kwon, K. R.</w:t>
      </w:r>
      <w:r w:rsidRPr="00A73731">
        <w:rPr>
          <w:i/>
          <w:noProof/>
        </w:rPr>
        <w:t xml:space="preserve"> et al.</w:t>
      </w:r>
      <w:r w:rsidRPr="00A73731">
        <w:rPr>
          <w:noProof/>
        </w:rPr>
        <w:t xml:space="preserve"> Interactome maps of mouse gene regulatory domains reveal basic principles of transcriptional regulation. </w:t>
      </w:r>
      <w:r w:rsidRPr="00A73731">
        <w:rPr>
          <w:i/>
          <w:noProof/>
        </w:rPr>
        <w:t>Cell</w:t>
      </w:r>
      <w:r w:rsidRPr="00A73731">
        <w:rPr>
          <w:noProof/>
        </w:rPr>
        <w:t xml:space="preserve"> </w:t>
      </w:r>
      <w:r w:rsidRPr="00A73731">
        <w:rPr>
          <w:b/>
          <w:noProof/>
        </w:rPr>
        <w:t>155</w:t>
      </w:r>
      <w:r w:rsidRPr="00A73731">
        <w:rPr>
          <w:noProof/>
        </w:rPr>
        <w:t>, 1507-1520, doi:10.1016/j.cell.2013.11.039 (2013).</w:t>
      </w:r>
    </w:p>
    <w:p w14:paraId="5D5F904F" w14:textId="77777777" w:rsidR="00A73731" w:rsidRPr="00A73731" w:rsidRDefault="00A73731" w:rsidP="00A73731">
      <w:pPr>
        <w:pStyle w:val="EndNoteBibliography"/>
        <w:ind w:left="720" w:hanging="720"/>
        <w:rPr>
          <w:noProof/>
        </w:rPr>
      </w:pPr>
      <w:r w:rsidRPr="00A73731">
        <w:rPr>
          <w:noProof/>
        </w:rPr>
        <w:t>21</w:t>
      </w:r>
      <w:r w:rsidRPr="00A73731">
        <w:rPr>
          <w:noProof/>
        </w:rPr>
        <w:tab/>
        <w:t>Mumbach, M. R.</w:t>
      </w:r>
      <w:r w:rsidRPr="00A73731">
        <w:rPr>
          <w:i/>
          <w:noProof/>
        </w:rPr>
        <w:t xml:space="preserve"> et al.</w:t>
      </w:r>
      <w:r w:rsidRPr="00A73731">
        <w:rPr>
          <w:noProof/>
        </w:rPr>
        <w:t xml:space="preserve"> HiChIP: efficient and sensitive analysis of protein-directed genome architecture. </w:t>
      </w:r>
      <w:r w:rsidRPr="00A73731">
        <w:rPr>
          <w:i/>
          <w:noProof/>
        </w:rPr>
        <w:t>Nat Methods</w:t>
      </w:r>
      <w:r w:rsidRPr="00A73731">
        <w:rPr>
          <w:noProof/>
        </w:rPr>
        <w:t xml:space="preserve"> </w:t>
      </w:r>
      <w:r w:rsidRPr="00A73731">
        <w:rPr>
          <w:b/>
          <w:noProof/>
        </w:rPr>
        <w:t>13</w:t>
      </w:r>
      <w:r w:rsidRPr="00A73731">
        <w:rPr>
          <w:noProof/>
        </w:rPr>
        <w:t>, 919-922, doi:10.1038/nmeth.3999 (2016).</w:t>
      </w:r>
    </w:p>
    <w:p w14:paraId="6AEA9BCB" w14:textId="77777777" w:rsidR="00A73731" w:rsidRPr="00A73731" w:rsidRDefault="00A73731" w:rsidP="00A73731">
      <w:pPr>
        <w:pStyle w:val="EndNoteBibliography"/>
        <w:ind w:left="720" w:hanging="720"/>
        <w:rPr>
          <w:noProof/>
        </w:rPr>
      </w:pPr>
      <w:r w:rsidRPr="00A73731">
        <w:rPr>
          <w:noProof/>
        </w:rPr>
        <w:t>22</w:t>
      </w:r>
      <w:r w:rsidRPr="00A73731">
        <w:rPr>
          <w:noProof/>
        </w:rPr>
        <w:tab/>
        <w:t>Mumbach, M. R.</w:t>
      </w:r>
      <w:r w:rsidRPr="00A73731">
        <w:rPr>
          <w:i/>
          <w:noProof/>
        </w:rPr>
        <w:t xml:space="preserve"> et al.</w:t>
      </w:r>
      <w:r w:rsidRPr="00A73731">
        <w:rPr>
          <w:noProof/>
        </w:rPr>
        <w:t xml:space="preserve"> Enhancer connectome in primary human cells identifies target genes of disease-associated DNA elements. </w:t>
      </w:r>
      <w:r w:rsidRPr="00A73731">
        <w:rPr>
          <w:i/>
          <w:noProof/>
        </w:rPr>
        <w:t>Nat Genet</w:t>
      </w:r>
      <w:r w:rsidRPr="00A73731">
        <w:rPr>
          <w:noProof/>
        </w:rPr>
        <w:t xml:space="preserve"> </w:t>
      </w:r>
      <w:r w:rsidRPr="00A73731">
        <w:rPr>
          <w:b/>
          <w:noProof/>
        </w:rPr>
        <w:t>49</w:t>
      </w:r>
      <w:r w:rsidRPr="00A73731">
        <w:rPr>
          <w:noProof/>
        </w:rPr>
        <w:t>, 1602-1612, doi:10.1038/ng.3963 (2017).</w:t>
      </w:r>
    </w:p>
    <w:p w14:paraId="417659CD" w14:textId="77777777" w:rsidR="00A73731" w:rsidRPr="00A73731" w:rsidRDefault="00A73731" w:rsidP="00A73731">
      <w:pPr>
        <w:pStyle w:val="EndNoteBibliography"/>
        <w:ind w:left="720" w:hanging="720"/>
        <w:rPr>
          <w:noProof/>
        </w:rPr>
      </w:pPr>
      <w:r w:rsidRPr="00A73731">
        <w:rPr>
          <w:noProof/>
        </w:rPr>
        <w:t>23</w:t>
      </w:r>
      <w:r w:rsidRPr="00A73731">
        <w:rPr>
          <w:noProof/>
        </w:rPr>
        <w:tab/>
        <w:t xml:space="preserve">Gibcus, J. H. &amp; Dekker, J. The hierarchy of the 3D genome. </w:t>
      </w:r>
      <w:r w:rsidRPr="00A73731">
        <w:rPr>
          <w:i/>
          <w:noProof/>
        </w:rPr>
        <w:t>Mol Cell</w:t>
      </w:r>
      <w:r w:rsidRPr="00A73731">
        <w:rPr>
          <w:noProof/>
        </w:rPr>
        <w:t xml:space="preserve"> </w:t>
      </w:r>
      <w:r w:rsidRPr="00A73731">
        <w:rPr>
          <w:b/>
          <w:noProof/>
        </w:rPr>
        <w:t>49</w:t>
      </w:r>
      <w:r w:rsidRPr="00A73731">
        <w:rPr>
          <w:noProof/>
        </w:rPr>
        <w:t>, 773-782, doi:10.1016/j.molcel.2013.02.011 (2013).</w:t>
      </w:r>
    </w:p>
    <w:p w14:paraId="1E287A83" w14:textId="77777777" w:rsidR="00A73731" w:rsidRPr="00A73731" w:rsidRDefault="00A73731" w:rsidP="00A73731">
      <w:pPr>
        <w:pStyle w:val="EndNoteBibliography"/>
        <w:ind w:left="720" w:hanging="720"/>
        <w:rPr>
          <w:noProof/>
        </w:rPr>
      </w:pPr>
      <w:r w:rsidRPr="00A73731">
        <w:rPr>
          <w:noProof/>
        </w:rPr>
        <w:t>24</w:t>
      </w:r>
      <w:r w:rsidRPr="00A73731">
        <w:rPr>
          <w:noProof/>
        </w:rPr>
        <w:tab/>
        <w:t>Wang, S.</w:t>
      </w:r>
      <w:r w:rsidRPr="00A73731">
        <w:rPr>
          <w:i/>
          <w:noProof/>
        </w:rPr>
        <w:t xml:space="preserve"> et al.</w:t>
      </w:r>
      <w:r w:rsidRPr="00A73731">
        <w:rPr>
          <w:noProof/>
        </w:rPr>
        <w:t xml:space="preserve"> Spatial organization of chromatin domains and compartments in single chromosomes. </w:t>
      </w:r>
      <w:r w:rsidRPr="00A73731">
        <w:rPr>
          <w:i/>
          <w:noProof/>
        </w:rPr>
        <w:t>Science</w:t>
      </w:r>
      <w:r w:rsidRPr="00A73731">
        <w:rPr>
          <w:noProof/>
        </w:rPr>
        <w:t xml:space="preserve"> </w:t>
      </w:r>
      <w:r w:rsidRPr="00A73731">
        <w:rPr>
          <w:b/>
          <w:noProof/>
        </w:rPr>
        <w:t>353</w:t>
      </w:r>
      <w:r w:rsidRPr="00A73731">
        <w:rPr>
          <w:noProof/>
        </w:rPr>
        <w:t>, 598-602, doi:10.1126/science.aaf8084 (2016).</w:t>
      </w:r>
    </w:p>
    <w:p w14:paraId="22EC4ACC" w14:textId="77777777" w:rsidR="00A73731" w:rsidRPr="00A73731" w:rsidRDefault="00A73731" w:rsidP="00A73731">
      <w:pPr>
        <w:pStyle w:val="EndNoteBibliography"/>
        <w:ind w:left="720" w:hanging="720"/>
        <w:rPr>
          <w:noProof/>
        </w:rPr>
      </w:pPr>
      <w:r w:rsidRPr="00A73731">
        <w:rPr>
          <w:noProof/>
        </w:rPr>
        <w:t>25</w:t>
      </w:r>
      <w:r w:rsidRPr="00A73731">
        <w:rPr>
          <w:noProof/>
        </w:rPr>
        <w:tab/>
        <w:t>Dixon, J. R.</w:t>
      </w:r>
      <w:r w:rsidRPr="00A73731">
        <w:rPr>
          <w:i/>
          <w:noProof/>
        </w:rPr>
        <w:t xml:space="preserve"> et al.</w:t>
      </w:r>
      <w:r w:rsidRPr="00A73731">
        <w:rPr>
          <w:noProof/>
        </w:rPr>
        <w:t xml:space="preserve"> Topological domains in mammalian genomes identified by analysis of chromatin interactions. </w:t>
      </w:r>
      <w:r w:rsidRPr="00A73731">
        <w:rPr>
          <w:i/>
          <w:noProof/>
        </w:rPr>
        <w:t>Nature</w:t>
      </w:r>
      <w:r w:rsidRPr="00A73731">
        <w:rPr>
          <w:noProof/>
        </w:rPr>
        <w:t xml:space="preserve"> </w:t>
      </w:r>
      <w:r w:rsidRPr="00A73731">
        <w:rPr>
          <w:b/>
          <w:noProof/>
        </w:rPr>
        <w:t>485</w:t>
      </w:r>
      <w:r w:rsidRPr="00A73731">
        <w:rPr>
          <w:noProof/>
        </w:rPr>
        <w:t>, 376-380, doi:10.1038/nature11082 (2012).</w:t>
      </w:r>
    </w:p>
    <w:p w14:paraId="33D1C96E" w14:textId="77777777" w:rsidR="00A73731" w:rsidRPr="00A73731" w:rsidRDefault="00A73731" w:rsidP="00A73731">
      <w:pPr>
        <w:pStyle w:val="EndNoteBibliography"/>
        <w:ind w:left="720" w:hanging="720"/>
        <w:rPr>
          <w:noProof/>
        </w:rPr>
      </w:pPr>
      <w:r w:rsidRPr="00A73731">
        <w:rPr>
          <w:noProof/>
        </w:rPr>
        <w:t>26</w:t>
      </w:r>
      <w:r w:rsidRPr="00A73731">
        <w:rPr>
          <w:noProof/>
        </w:rPr>
        <w:tab/>
        <w:t>Nora, E. P.</w:t>
      </w:r>
      <w:r w:rsidRPr="00A73731">
        <w:rPr>
          <w:i/>
          <w:noProof/>
        </w:rPr>
        <w:t xml:space="preserve"> et al.</w:t>
      </w:r>
      <w:r w:rsidRPr="00A73731">
        <w:rPr>
          <w:noProof/>
        </w:rPr>
        <w:t xml:space="preserve"> Spatial partitioning of the regulatory landscape of the X-inactivation centre. </w:t>
      </w:r>
      <w:r w:rsidRPr="00A73731">
        <w:rPr>
          <w:i/>
          <w:noProof/>
        </w:rPr>
        <w:t>Nature</w:t>
      </w:r>
      <w:r w:rsidRPr="00A73731">
        <w:rPr>
          <w:noProof/>
        </w:rPr>
        <w:t xml:space="preserve"> </w:t>
      </w:r>
      <w:r w:rsidRPr="00A73731">
        <w:rPr>
          <w:b/>
          <w:noProof/>
        </w:rPr>
        <w:t>485</w:t>
      </w:r>
      <w:r w:rsidRPr="00A73731">
        <w:rPr>
          <w:noProof/>
        </w:rPr>
        <w:t>, 381-385, doi:10.1038/nature11049 (2012).</w:t>
      </w:r>
    </w:p>
    <w:p w14:paraId="5798BBA0" w14:textId="77777777" w:rsidR="00A73731" w:rsidRPr="00A73731" w:rsidRDefault="00A73731" w:rsidP="00A73731">
      <w:pPr>
        <w:pStyle w:val="EndNoteBibliography"/>
        <w:ind w:left="720" w:hanging="720"/>
        <w:rPr>
          <w:noProof/>
        </w:rPr>
      </w:pPr>
      <w:r w:rsidRPr="00A73731">
        <w:rPr>
          <w:noProof/>
        </w:rPr>
        <w:t>27</w:t>
      </w:r>
      <w:r w:rsidRPr="00A73731">
        <w:rPr>
          <w:noProof/>
        </w:rPr>
        <w:tab/>
        <w:t>Sexton, T.</w:t>
      </w:r>
      <w:r w:rsidRPr="00A73731">
        <w:rPr>
          <w:i/>
          <w:noProof/>
        </w:rPr>
        <w:t xml:space="preserve"> et al.</w:t>
      </w:r>
      <w:r w:rsidRPr="00A73731">
        <w:rPr>
          <w:noProof/>
        </w:rPr>
        <w:t xml:space="preserve"> Three-dimensional folding and functional organization principles of the Drosophila genome. </w:t>
      </w:r>
      <w:r w:rsidRPr="00A73731">
        <w:rPr>
          <w:i/>
          <w:noProof/>
        </w:rPr>
        <w:t>Cell</w:t>
      </w:r>
      <w:r w:rsidRPr="00A73731">
        <w:rPr>
          <w:noProof/>
        </w:rPr>
        <w:t xml:space="preserve"> </w:t>
      </w:r>
      <w:r w:rsidRPr="00A73731">
        <w:rPr>
          <w:b/>
          <w:noProof/>
        </w:rPr>
        <w:t>148</w:t>
      </w:r>
      <w:r w:rsidRPr="00A73731">
        <w:rPr>
          <w:noProof/>
        </w:rPr>
        <w:t>, 458-472, doi:10.1016/j.cell.2012.01.010 (2012).</w:t>
      </w:r>
    </w:p>
    <w:p w14:paraId="2A43488A" w14:textId="77777777" w:rsidR="00A73731" w:rsidRPr="00A73731" w:rsidRDefault="00A73731" w:rsidP="00A73731">
      <w:pPr>
        <w:pStyle w:val="EndNoteBibliography"/>
        <w:ind w:left="720" w:hanging="720"/>
        <w:rPr>
          <w:noProof/>
        </w:rPr>
      </w:pPr>
      <w:r w:rsidRPr="00A73731">
        <w:rPr>
          <w:noProof/>
        </w:rPr>
        <w:t>28</w:t>
      </w:r>
      <w:r w:rsidRPr="00A73731">
        <w:rPr>
          <w:noProof/>
        </w:rPr>
        <w:tab/>
        <w:t>Sanborn, A. L.</w:t>
      </w:r>
      <w:r w:rsidRPr="00A73731">
        <w:rPr>
          <w:i/>
          <w:noProof/>
        </w:rPr>
        <w:t xml:space="preserve"> et al.</w:t>
      </w:r>
      <w:r w:rsidRPr="00A73731">
        <w:rPr>
          <w:noProof/>
        </w:rPr>
        <w:t xml:space="preserve"> Chromatin extrusion explains key features of loop and domain formation in wild-type and engineered genomes. </w:t>
      </w:r>
      <w:r w:rsidRPr="00A73731">
        <w:rPr>
          <w:i/>
          <w:noProof/>
        </w:rPr>
        <w:t>Proc Natl Acad Sci U S A</w:t>
      </w:r>
      <w:r w:rsidRPr="00A73731">
        <w:rPr>
          <w:noProof/>
        </w:rPr>
        <w:t xml:space="preserve"> </w:t>
      </w:r>
      <w:r w:rsidRPr="00A73731">
        <w:rPr>
          <w:b/>
          <w:noProof/>
        </w:rPr>
        <w:t>112</w:t>
      </w:r>
      <w:r w:rsidRPr="00A73731">
        <w:rPr>
          <w:noProof/>
        </w:rPr>
        <w:t>, E6456-6465, doi:10.1073/pnas.1518552112 (2015).</w:t>
      </w:r>
    </w:p>
    <w:p w14:paraId="0423BF75" w14:textId="77777777" w:rsidR="00A73731" w:rsidRPr="00A73731" w:rsidRDefault="00A73731" w:rsidP="00A73731">
      <w:pPr>
        <w:pStyle w:val="EndNoteBibliography"/>
        <w:ind w:left="720" w:hanging="720"/>
        <w:rPr>
          <w:noProof/>
        </w:rPr>
      </w:pPr>
      <w:r w:rsidRPr="00A73731">
        <w:rPr>
          <w:noProof/>
        </w:rPr>
        <w:t>29</w:t>
      </w:r>
      <w:r w:rsidRPr="00A73731">
        <w:rPr>
          <w:noProof/>
        </w:rPr>
        <w:tab/>
        <w:t>Fudenberg, G.</w:t>
      </w:r>
      <w:r w:rsidRPr="00A73731">
        <w:rPr>
          <w:i/>
          <w:noProof/>
        </w:rPr>
        <w:t xml:space="preserve"> et al.</w:t>
      </w:r>
      <w:r w:rsidRPr="00A73731">
        <w:rPr>
          <w:noProof/>
        </w:rPr>
        <w:t xml:space="preserve"> Formation of Chromosomal Domains by Loop Extrusion. </w:t>
      </w:r>
      <w:r w:rsidRPr="00A73731">
        <w:rPr>
          <w:i/>
          <w:noProof/>
        </w:rPr>
        <w:t>Cell Rep</w:t>
      </w:r>
      <w:r w:rsidRPr="00A73731">
        <w:rPr>
          <w:noProof/>
        </w:rPr>
        <w:t xml:space="preserve"> </w:t>
      </w:r>
      <w:r w:rsidRPr="00A73731">
        <w:rPr>
          <w:b/>
          <w:noProof/>
        </w:rPr>
        <w:t>15</w:t>
      </w:r>
      <w:r w:rsidRPr="00A73731">
        <w:rPr>
          <w:noProof/>
        </w:rPr>
        <w:t>, 2038-2049, doi:10.1016/j.celrep.2016.04.085 (2016).</w:t>
      </w:r>
    </w:p>
    <w:p w14:paraId="15BF0EF8" w14:textId="77777777" w:rsidR="00A73731" w:rsidRPr="00A73731" w:rsidRDefault="00A73731" w:rsidP="00A73731">
      <w:pPr>
        <w:pStyle w:val="EndNoteBibliography"/>
        <w:ind w:left="720" w:hanging="720"/>
        <w:rPr>
          <w:noProof/>
        </w:rPr>
      </w:pPr>
      <w:r w:rsidRPr="00A73731">
        <w:rPr>
          <w:noProof/>
        </w:rPr>
        <w:t>30</w:t>
      </w:r>
      <w:r w:rsidRPr="00A73731">
        <w:rPr>
          <w:noProof/>
        </w:rPr>
        <w:tab/>
        <w:t>Davidson, I. F.</w:t>
      </w:r>
      <w:r w:rsidRPr="00A73731">
        <w:rPr>
          <w:i/>
          <w:noProof/>
        </w:rPr>
        <w:t xml:space="preserve"> et al.</w:t>
      </w:r>
      <w:r w:rsidRPr="00A73731">
        <w:rPr>
          <w:noProof/>
        </w:rPr>
        <w:t xml:space="preserve"> DNA loop extrusion by human cohesin. </w:t>
      </w:r>
      <w:r w:rsidRPr="00A73731">
        <w:rPr>
          <w:i/>
          <w:noProof/>
        </w:rPr>
        <w:t>Science</w:t>
      </w:r>
      <w:r w:rsidRPr="00A73731">
        <w:rPr>
          <w:noProof/>
        </w:rPr>
        <w:t xml:space="preserve"> </w:t>
      </w:r>
      <w:r w:rsidRPr="00A73731">
        <w:rPr>
          <w:b/>
          <w:noProof/>
        </w:rPr>
        <w:t>366</w:t>
      </w:r>
      <w:r w:rsidRPr="00A73731">
        <w:rPr>
          <w:noProof/>
        </w:rPr>
        <w:t>, 1338-1345, doi:10.1126/science.aaz3418 (2019).</w:t>
      </w:r>
    </w:p>
    <w:p w14:paraId="61E5591F" w14:textId="77777777" w:rsidR="00A73731" w:rsidRPr="00A73731" w:rsidRDefault="00A73731" w:rsidP="00A73731">
      <w:pPr>
        <w:pStyle w:val="EndNoteBibliography"/>
        <w:ind w:left="720" w:hanging="720"/>
        <w:rPr>
          <w:noProof/>
        </w:rPr>
      </w:pPr>
      <w:r w:rsidRPr="00A73731">
        <w:rPr>
          <w:noProof/>
        </w:rPr>
        <w:t>31</w:t>
      </w:r>
      <w:r w:rsidRPr="00A73731">
        <w:rPr>
          <w:noProof/>
        </w:rPr>
        <w:tab/>
        <w:t>Ganji, M.</w:t>
      </w:r>
      <w:r w:rsidRPr="00A73731">
        <w:rPr>
          <w:i/>
          <w:noProof/>
        </w:rPr>
        <w:t xml:space="preserve"> et al.</w:t>
      </w:r>
      <w:r w:rsidRPr="00A73731">
        <w:rPr>
          <w:noProof/>
        </w:rPr>
        <w:t xml:space="preserve"> Real-time imaging of DNA loop extrusion by condensin. </w:t>
      </w:r>
      <w:r w:rsidRPr="00A73731">
        <w:rPr>
          <w:i/>
          <w:noProof/>
        </w:rPr>
        <w:t>Science</w:t>
      </w:r>
      <w:r w:rsidRPr="00A73731">
        <w:rPr>
          <w:noProof/>
        </w:rPr>
        <w:t xml:space="preserve"> </w:t>
      </w:r>
      <w:r w:rsidRPr="00A73731">
        <w:rPr>
          <w:b/>
          <w:noProof/>
        </w:rPr>
        <w:t>360</w:t>
      </w:r>
      <w:r w:rsidRPr="00A73731">
        <w:rPr>
          <w:noProof/>
        </w:rPr>
        <w:t>, 102-105, doi:10.1126/science.aar7831 (2018).</w:t>
      </w:r>
    </w:p>
    <w:p w14:paraId="217DAA91" w14:textId="77777777" w:rsidR="00A73731" w:rsidRPr="00A73731" w:rsidRDefault="00A73731" w:rsidP="00A73731">
      <w:pPr>
        <w:pStyle w:val="EndNoteBibliography"/>
        <w:ind w:left="720" w:hanging="720"/>
        <w:rPr>
          <w:noProof/>
        </w:rPr>
      </w:pPr>
      <w:r w:rsidRPr="00A73731">
        <w:rPr>
          <w:noProof/>
        </w:rPr>
        <w:t>32</w:t>
      </w:r>
      <w:r w:rsidRPr="00A73731">
        <w:rPr>
          <w:noProof/>
        </w:rPr>
        <w:tab/>
        <w:t>Vian, L.</w:t>
      </w:r>
      <w:r w:rsidRPr="00A73731">
        <w:rPr>
          <w:i/>
          <w:noProof/>
        </w:rPr>
        <w:t xml:space="preserve"> et al.</w:t>
      </w:r>
      <w:r w:rsidRPr="00A73731">
        <w:rPr>
          <w:noProof/>
        </w:rPr>
        <w:t xml:space="preserve"> The Energetics and Physiological Impact of Cohesin Extrusion. </w:t>
      </w:r>
      <w:r w:rsidRPr="00A73731">
        <w:rPr>
          <w:i/>
          <w:noProof/>
        </w:rPr>
        <w:t>Cell</w:t>
      </w:r>
      <w:r w:rsidRPr="00A73731">
        <w:rPr>
          <w:noProof/>
        </w:rPr>
        <w:t xml:space="preserve"> </w:t>
      </w:r>
      <w:r w:rsidRPr="00A73731">
        <w:rPr>
          <w:b/>
          <w:noProof/>
        </w:rPr>
        <w:t>173</w:t>
      </w:r>
      <w:r w:rsidRPr="00A73731">
        <w:rPr>
          <w:noProof/>
        </w:rPr>
        <w:t>, 1165-1178 e1120, doi:10.1016/j.cell.2018.03.072 (2018).</w:t>
      </w:r>
    </w:p>
    <w:p w14:paraId="011B9D29" w14:textId="77777777" w:rsidR="00A73731" w:rsidRPr="00A73731" w:rsidRDefault="00A73731" w:rsidP="00A73731">
      <w:pPr>
        <w:pStyle w:val="EndNoteBibliography"/>
        <w:ind w:left="720" w:hanging="720"/>
        <w:rPr>
          <w:noProof/>
        </w:rPr>
      </w:pPr>
      <w:r w:rsidRPr="00A73731">
        <w:rPr>
          <w:noProof/>
        </w:rPr>
        <w:t>33</w:t>
      </w:r>
      <w:r w:rsidRPr="00A73731">
        <w:rPr>
          <w:noProof/>
        </w:rPr>
        <w:tab/>
        <w:t>Lai, B.</w:t>
      </w:r>
      <w:r w:rsidRPr="00A73731">
        <w:rPr>
          <w:i/>
          <w:noProof/>
        </w:rPr>
        <w:t xml:space="preserve"> et al.</w:t>
      </w:r>
      <w:r w:rsidRPr="00A73731">
        <w:rPr>
          <w:noProof/>
        </w:rPr>
        <w:t xml:space="preserve"> Trac-looping measures genome structure and chromatin accessibility. </w:t>
      </w:r>
      <w:r w:rsidRPr="00A73731">
        <w:rPr>
          <w:i/>
          <w:noProof/>
        </w:rPr>
        <w:t>Nat Methods</w:t>
      </w:r>
      <w:r w:rsidRPr="00A73731">
        <w:rPr>
          <w:noProof/>
        </w:rPr>
        <w:t xml:space="preserve"> </w:t>
      </w:r>
      <w:r w:rsidRPr="00A73731">
        <w:rPr>
          <w:b/>
          <w:noProof/>
        </w:rPr>
        <w:t>15</w:t>
      </w:r>
      <w:r w:rsidRPr="00A73731">
        <w:rPr>
          <w:noProof/>
        </w:rPr>
        <w:t>, 741-747, doi:10.1038/s41592-018-0107-y (2018).</w:t>
      </w:r>
    </w:p>
    <w:p w14:paraId="2B0A8517" w14:textId="77777777" w:rsidR="00A73731" w:rsidRPr="00A73731" w:rsidRDefault="00A73731" w:rsidP="00A73731">
      <w:pPr>
        <w:pStyle w:val="EndNoteBibliography"/>
        <w:ind w:left="720" w:hanging="720"/>
        <w:rPr>
          <w:noProof/>
        </w:rPr>
      </w:pPr>
      <w:r w:rsidRPr="00A73731">
        <w:rPr>
          <w:noProof/>
        </w:rPr>
        <w:t>34</w:t>
      </w:r>
      <w:r w:rsidRPr="00A73731">
        <w:rPr>
          <w:noProof/>
        </w:rPr>
        <w:tab/>
        <w:t>Buenrostro, J. D., Giresi, P. G., Zaba, L. C., Chang, H. Y. &amp; Greenleaf, W. J. Transposition of native chromatin for fast and sensitive epigenomic profiling of open chromatin, DNA-</w:t>
      </w:r>
      <w:r w:rsidRPr="00A73731">
        <w:rPr>
          <w:noProof/>
        </w:rPr>
        <w:lastRenderedPageBreak/>
        <w:t xml:space="preserve">binding proteins and nucleosome position. </w:t>
      </w:r>
      <w:r w:rsidRPr="00A73731">
        <w:rPr>
          <w:i/>
          <w:noProof/>
        </w:rPr>
        <w:t>Nat Methods</w:t>
      </w:r>
      <w:r w:rsidRPr="00A73731">
        <w:rPr>
          <w:noProof/>
        </w:rPr>
        <w:t xml:space="preserve"> </w:t>
      </w:r>
      <w:r w:rsidRPr="00A73731">
        <w:rPr>
          <w:b/>
          <w:noProof/>
        </w:rPr>
        <w:t>10</w:t>
      </w:r>
      <w:r w:rsidRPr="00A73731">
        <w:rPr>
          <w:noProof/>
        </w:rPr>
        <w:t>, 1213-1218, doi:10.1038/nmeth.2688 (2013).</w:t>
      </w:r>
    </w:p>
    <w:p w14:paraId="4E6ACB8B" w14:textId="20F9D26E" w:rsidR="005D26A6" w:rsidRDefault="00240F65" w:rsidP="00B93B61">
      <w:r>
        <w:fldChar w:fldCharType="end"/>
      </w:r>
    </w:p>
    <w:p w14:paraId="4DDBE14A" w14:textId="2E7992B9" w:rsidR="00386C0E" w:rsidRDefault="00386C0E" w:rsidP="00386C0E">
      <w:r w:rsidRPr="00B0667F">
        <w:rPr>
          <w:b/>
          <w:bCs/>
        </w:rPr>
        <w:t>Figure 1:</w:t>
      </w:r>
      <w:r>
        <w:t xml:space="preserve"> Schematic representation of the main steps of Trac-looping.</w:t>
      </w:r>
    </w:p>
    <w:p w14:paraId="1AB423C6" w14:textId="1123BD7B" w:rsidR="00386C0E" w:rsidRDefault="00386C0E" w:rsidP="00B93B61"/>
    <w:sectPr w:rsidR="00386C0E" w:rsidSect="005D2C31">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0411B" w14:textId="77777777" w:rsidR="00C8415C" w:rsidRDefault="00C8415C" w:rsidP="007534F1">
      <w:r>
        <w:separator/>
      </w:r>
    </w:p>
  </w:endnote>
  <w:endnote w:type="continuationSeparator" w:id="0">
    <w:p w14:paraId="5A33BF90" w14:textId="77777777" w:rsidR="00C8415C" w:rsidRDefault="00C8415C" w:rsidP="007534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Light">
    <w:altName w:val="HELVETICA NEUE LIGHT"/>
    <w:panose1 w:val="02000403000000020004"/>
    <w:charset w:val="00"/>
    <w:family w:val="auto"/>
    <w:pitch w:val="variable"/>
    <w:sig w:usb0="A00002FF" w:usb1="5000205B" w:usb2="00000002" w:usb3="00000000" w:csb0="00000007" w:csb1="00000000"/>
  </w:font>
  <w:font w:name="Helvetica Neue">
    <w:altName w:val="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Roboto">
    <w:panose1 w:val="02000000000000000000"/>
    <w:charset w:val="00"/>
    <w:family w:val="auto"/>
    <w:pitch w:val="variable"/>
    <w:sig w:usb0="E00002FF" w:usb1="5000205B" w:usb2="0000002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2001178"/>
      <w:docPartObj>
        <w:docPartGallery w:val="Page Numbers (Bottom of Page)"/>
        <w:docPartUnique/>
      </w:docPartObj>
    </w:sdtPr>
    <w:sdtEndPr>
      <w:rPr>
        <w:rStyle w:val="PageNumber"/>
      </w:rPr>
    </w:sdtEndPr>
    <w:sdtContent>
      <w:p w14:paraId="5E770E00" w14:textId="5A73560D" w:rsidR="007534F1" w:rsidRDefault="007534F1" w:rsidP="00B972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14D688" w14:textId="77777777" w:rsidR="007534F1" w:rsidRDefault="007534F1" w:rsidP="00B066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7849334"/>
      <w:docPartObj>
        <w:docPartGallery w:val="Page Numbers (Bottom of Page)"/>
        <w:docPartUnique/>
      </w:docPartObj>
    </w:sdtPr>
    <w:sdtEndPr>
      <w:rPr>
        <w:rStyle w:val="PageNumber"/>
      </w:rPr>
    </w:sdtEndPr>
    <w:sdtContent>
      <w:p w14:paraId="68C8D676" w14:textId="2F5AFAC5" w:rsidR="007534F1" w:rsidRDefault="007534F1" w:rsidP="00B972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5E6EAD" w14:textId="77777777" w:rsidR="007534F1" w:rsidRDefault="007534F1" w:rsidP="00B066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FB9A3" w14:textId="77777777" w:rsidR="00C8415C" w:rsidRDefault="00C8415C" w:rsidP="007534F1">
      <w:r>
        <w:separator/>
      </w:r>
    </w:p>
  </w:footnote>
  <w:footnote w:type="continuationSeparator" w:id="0">
    <w:p w14:paraId="5455C3E4" w14:textId="77777777" w:rsidR="00C8415C" w:rsidRDefault="00C8415C" w:rsidP="007534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4659E"/>
    <w:multiLevelType w:val="hybridMultilevel"/>
    <w:tmpl w:val="5210A6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2953DD"/>
    <w:multiLevelType w:val="multilevel"/>
    <w:tmpl w:val="0DB096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62443C"/>
    <w:multiLevelType w:val="hybridMultilevel"/>
    <w:tmpl w:val="5FB07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6E0C6F"/>
    <w:multiLevelType w:val="multilevel"/>
    <w:tmpl w:val="F4EC949E"/>
    <w:lvl w:ilvl="0">
      <w:start w:val="1"/>
      <w:numFmt w:val="decimal"/>
      <w:lvlText w:val="%1."/>
      <w:lvlJc w:val="left"/>
      <w:pPr>
        <w:ind w:left="720" w:hanging="360"/>
      </w:pPr>
    </w:lvl>
    <w:lvl w:ilvl="1">
      <w:start w:val="2"/>
      <w:numFmt w:val="decimal"/>
      <w:isLgl/>
      <w:lvlText w:val="%1.%2"/>
      <w:lvlJc w:val="left"/>
      <w:pPr>
        <w:ind w:left="99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FB8054D"/>
    <w:multiLevelType w:val="hybridMultilevel"/>
    <w:tmpl w:val="FFE0D9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0C26E56"/>
    <w:multiLevelType w:val="hybridMultilevel"/>
    <w:tmpl w:val="A46EB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C0241F"/>
    <w:multiLevelType w:val="hybridMultilevel"/>
    <w:tmpl w:val="495CC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641283"/>
    <w:multiLevelType w:val="hybridMultilevel"/>
    <w:tmpl w:val="B4E40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285EB3"/>
    <w:multiLevelType w:val="multilevel"/>
    <w:tmpl w:val="F4EC949E"/>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5A652FB"/>
    <w:multiLevelType w:val="hybridMultilevel"/>
    <w:tmpl w:val="1DA6E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5252D6"/>
    <w:multiLevelType w:val="multilevel"/>
    <w:tmpl w:val="3B523DA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3F352E"/>
    <w:multiLevelType w:val="hybridMultilevel"/>
    <w:tmpl w:val="871CA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141999"/>
    <w:multiLevelType w:val="multilevel"/>
    <w:tmpl w:val="F4EC949E"/>
    <w:styleLink w:val="CurrentList1"/>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4744F24"/>
    <w:multiLevelType w:val="hybridMultilevel"/>
    <w:tmpl w:val="9124A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203FB6"/>
    <w:multiLevelType w:val="hybridMultilevel"/>
    <w:tmpl w:val="6EBA2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721FB0"/>
    <w:multiLevelType w:val="multilevel"/>
    <w:tmpl w:val="B3DEE002"/>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4284DA7"/>
    <w:multiLevelType w:val="hybridMultilevel"/>
    <w:tmpl w:val="B4547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5661D2"/>
    <w:multiLevelType w:val="hybridMultilevel"/>
    <w:tmpl w:val="73167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035CCE"/>
    <w:multiLevelType w:val="hybridMultilevel"/>
    <w:tmpl w:val="1A2450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6B119C"/>
    <w:multiLevelType w:val="multilevel"/>
    <w:tmpl w:val="F0966636"/>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B192490"/>
    <w:multiLevelType w:val="hybridMultilevel"/>
    <w:tmpl w:val="9202E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301A45"/>
    <w:multiLevelType w:val="hybridMultilevel"/>
    <w:tmpl w:val="535094AE"/>
    <w:lvl w:ilvl="0" w:tplc="162E1F9E">
      <w:start w:val="20"/>
      <w:numFmt w:val="decimal"/>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DF4CBC"/>
    <w:multiLevelType w:val="multilevel"/>
    <w:tmpl w:val="285229C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F6E49C0"/>
    <w:multiLevelType w:val="hybridMultilevel"/>
    <w:tmpl w:val="97D8E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721120"/>
    <w:multiLevelType w:val="multilevel"/>
    <w:tmpl w:val="948ADB28"/>
    <w:lvl w:ilvl="0">
      <w:start w:val="3"/>
      <w:numFmt w:val="decimal"/>
      <w:lvlText w:val="%1"/>
      <w:lvlJc w:val="left"/>
      <w:pPr>
        <w:ind w:left="360" w:hanging="360"/>
      </w:pPr>
      <w:rPr>
        <w:rFonts w:hint="default"/>
      </w:rPr>
    </w:lvl>
    <w:lvl w:ilvl="1">
      <w:start w:val="4"/>
      <w:numFmt w:val="decimal"/>
      <w:lvlText w:val="%1.5"/>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5D97C10"/>
    <w:multiLevelType w:val="hybridMultilevel"/>
    <w:tmpl w:val="63647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355D1F"/>
    <w:multiLevelType w:val="hybridMultilevel"/>
    <w:tmpl w:val="3A985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E267193"/>
    <w:multiLevelType w:val="multilevel"/>
    <w:tmpl w:val="F4EC949E"/>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F747DB3"/>
    <w:multiLevelType w:val="hybridMultilevel"/>
    <w:tmpl w:val="11FAF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1F2790"/>
    <w:multiLevelType w:val="hybridMultilevel"/>
    <w:tmpl w:val="6DD60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B7755E"/>
    <w:multiLevelType w:val="hybridMultilevel"/>
    <w:tmpl w:val="A46EB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2932EF"/>
    <w:multiLevelType w:val="hybridMultilevel"/>
    <w:tmpl w:val="638A2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
  </w:num>
  <w:num w:numId="3">
    <w:abstractNumId w:val="11"/>
  </w:num>
  <w:num w:numId="4">
    <w:abstractNumId w:val="17"/>
  </w:num>
  <w:num w:numId="5">
    <w:abstractNumId w:val="9"/>
  </w:num>
  <w:num w:numId="6">
    <w:abstractNumId w:val="31"/>
  </w:num>
  <w:num w:numId="7">
    <w:abstractNumId w:val="26"/>
  </w:num>
  <w:num w:numId="8">
    <w:abstractNumId w:val="24"/>
  </w:num>
  <w:num w:numId="9">
    <w:abstractNumId w:val="28"/>
  </w:num>
  <w:num w:numId="10">
    <w:abstractNumId w:val="20"/>
  </w:num>
  <w:num w:numId="11">
    <w:abstractNumId w:val="29"/>
  </w:num>
  <w:num w:numId="12">
    <w:abstractNumId w:val="23"/>
  </w:num>
  <w:num w:numId="13">
    <w:abstractNumId w:val="19"/>
  </w:num>
  <w:num w:numId="14">
    <w:abstractNumId w:val="25"/>
  </w:num>
  <w:num w:numId="15">
    <w:abstractNumId w:val="3"/>
  </w:num>
  <w:num w:numId="16">
    <w:abstractNumId w:val="12"/>
  </w:num>
  <w:num w:numId="17">
    <w:abstractNumId w:val="8"/>
  </w:num>
  <w:num w:numId="18">
    <w:abstractNumId w:val="27"/>
  </w:num>
  <w:num w:numId="19">
    <w:abstractNumId w:val="30"/>
  </w:num>
  <w:num w:numId="20">
    <w:abstractNumId w:val="14"/>
  </w:num>
  <w:num w:numId="21">
    <w:abstractNumId w:val="7"/>
  </w:num>
  <w:num w:numId="22">
    <w:abstractNumId w:val="22"/>
  </w:num>
  <w:num w:numId="23">
    <w:abstractNumId w:val="5"/>
  </w:num>
  <w:num w:numId="24">
    <w:abstractNumId w:val="13"/>
  </w:num>
  <w:num w:numId="25">
    <w:abstractNumId w:val="1"/>
  </w:num>
  <w:num w:numId="26">
    <w:abstractNumId w:val="18"/>
  </w:num>
  <w:num w:numId="27">
    <w:abstractNumId w:val="4"/>
  </w:num>
  <w:num w:numId="28">
    <w:abstractNumId w:val="21"/>
  </w:num>
  <w:num w:numId="29">
    <w:abstractNumId w:val="10"/>
  </w:num>
  <w:num w:numId="30">
    <w:abstractNumId w:val="15"/>
  </w:num>
  <w:num w:numId="31">
    <w:abstractNumId w:val="0"/>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paxzv1z0e24etzw5xv524ezfpzrwvaep2&quot;&gt;Hi-Trac manuscript_1021&lt;record-ids&gt;&lt;item&gt;2&lt;/item&gt;&lt;item&gt;7&lt;/item&gt;&lt;item&gt;8&lt;/item&gt;&lt;item&gt;9&lt;/item&gt;&lt;item&gt;10&lt;/item&gt;&lt;item&gt;11&lt;/item&gt;&lt;item&gt;13&lt;/item&gt;&lt;item&gt;14&lt;/item&gt;&lt;item&gt;15&lt;/item&gt;&lt;item&gt;16&lt;/item&gt;&lt;item&gt;18&lt;/item&gt;&lt;item&gt;20&lt;/item&gt;&lt;item&gt;21&lt;/item&gt;&lt;item&gt;22&lt;/item&gt;&lt;item&gt;23&lt;/item&gt;&lt;item&gt;24&lt;/item&gt;&lt;item&gt;28&lt;/item&gt;&lt;item&gt;29&lt;/item&gt;&lt;item&gt;30&lt;/item&gt;&lt;item&gt;31&lt;/item&gt;&lt;item&gt;32&lt;/item&gt;&lt;item&gt;40&lt;/item&gt;&lt;item&gt;41&lt;/item&gt;&lt;item&gt;42&lt;/item&gt;&lt;item&gt;71&lt;/item&gt;&lt;item&gt;74&lt;/item&gt;&lt;item&gt;94&lt;/item&gt;&lt;item&gt;99&lt;/item&gt;&lt;item&gt;124&lt;/item&gt;&lt;item&gt;125&lt;/item&gt;&lt;item&gt;126&lt;/item&gt;&lt;item&gt;127&lt;/item&gt;&lt;item&gt;128&lt;/item&gt;&lt;item&gt;129&lt;/item&gt;&lt;/record-ids&gt;&lt;/item&gt;&lt;/Libraries&gt;"/>
  </w:docVars>
  <w:rsids>
    <w:rsidRoot w:val="00255309"/>
    <w:rsid w:val="0001215B"/>
    <w:rsid w:val="00012917"/>
    <w:rsid w:val="00023E34"/>
    <w:rsid w:val="00024BAC"/>
    <w:rsid w:val="00032551"/>
    <w:rsid w:val="00032D59"/>
    <w:rsid w:val="0003693B"/>
    <w:rsid w:val="00045447"/>
    <w:rsid w:val="000517E7"/>
    <w:rsid w:val="0005632C"/>
    <w:rsid w:val="00065713"/>
    <w:rsid w:val="00066326"/>
    <w:rsid w:val="00072CAA"/>
    <w:rsid w:val="000A330A"/>
    <w:rsid w:val="000B3792"/>
    <w:rsid w:val="000B5DAB"/>
    <w:rsid w:val="000C0FEA"/>
    <w:rsid w:val="000C471F"/>
    <w:rsid w:val="000C510B"/>
    <w:rsid w:val="000D024D"/>
    <w:rsid w:val="000D6413"/>
    <w:rsid w:val="000E2319"/>
    <w:rsid w:val="000E2C12"/>
    <w:rsid w:val="000F74AF"/>
    <w:rsid w:val="001012EA"/>
    <w:rsid w:val="001114CE"/>
    <w:rsid w:val="001214B2"/>
    <w:rsid w:val="001309AD"/>
    <w:rsid w:val="00132DD1"/>
    <w:rsid w:val="001453A6"/>
    <w:rsid w:val="001520A9"/>
    <w:rsid w:val="001532B8"/>
    <w:rsid w:val="00157BCE"/>
    <w:rsid w:val="00165419"/>
    <w:rsid w:val="00181209"/>
    <w:rsid w:val="001914CE"/>
    <w:rsid w:val="00191D8D"/>
    <w:rsid w:val="001A1BB1"/>
    <w:rsid w:val="001A200B"/>
    <w:rsid w:val="001A6949"/>
    <w:rsid w:val="001A75BB"/>
    <w:rsid w:val="001B0E8D"/>
    <w:rsid w:val="001B49DC"/>
    <w:rsid w:val="001B6350"/>
    <w:rsid w:val="001B6899"/>
    <w:rsid w:val="001B6A8F"/>
    <w:rsid w:val="001C0DD4"/>
    <w:rsid w:val="001C10C2"/>
    <w:rsid w:val="001C2B9A"/>
    <w:rsid w:val="001C5FEA"/>
    <w:rsid w:val="001E052B"/>
    <w:rsid w:val="001E1EA1"/>
    <w:rsid w:val="00200340"/>
    <w:rsid w:val="00202FE7"/>
    <w:rsid w:val="00203361"/>
    <w:rsid w:val="002110C0"/>
    <w:rsid w:val="00214835"/>
    <w:rsid w:val="00217096"/>
    <w:rsid w:val="00225980"/>
    <w:rsid w:val="0023355C"/>
    <w:rsid w:val="00237EED"/>
    <w:rsid w:val="00240F65"/>
    <w:rsid w:val="0024163F"/>
    <w:rsid w:val="002426F4"/>
    <w:rsid w:val="002475F0"/>
    <w:rsid w:val="002517CD"/>
    <w:rsid w:val="00255309"/>
    <w:rsid w:val="00257A3C"/>
    <w:rsid w:val="00261854"/>
    <w:rsid w:val="002653F0"/>
    <w:rsid w:val="00267DE3"/>
    <w:rsid w:val="00284F91"/>
    <w:rsid w:val="0029301C"/>
    <w:rsid w:val="00296EE8"/>
    <w:rsid w:val="002A5EB3"/>
    <w:rsid w:val="002A7EDE"/>
    <w:rsid w:val="002B13FC"/>
    <w:rsid w:val="002B2E97"/>
    <w:rsid w:val="002C213A"/>
    <w:rsid w:val="002C33CF"/>
    <w:rsid w:val="002C49E4"/>
    <w:rsid w:val="002C5818"/>
    <w:rsid w:val="002C7A29"/>
    <w:rsid w:val="002D5510"/>
    <w:rsid w:val="002E1464"/>
    <w:rsid w:val="002E27DA"/>
    <w:rsid w:val="002E2B9D"/>
    <w:rsid w:val="002E7DD4"/>
    <w:rsid w:val="002F056C"/>
    <w:rsid w:val="00304346"/>
    <w:rsid w:val="00310840"/>
    <w:rsid w:val="003127FE"/>
    <w:rsid w:val="003131D5"/>
    <w:rsid w:val="003134B0"/>
    <w:rsid w:val="00317DD7"/>
    <w:rsid w:val="003200FE"/>
    <w:rsid w:val="00326793"/>
    <w:rsid w:val="00332C91"/>
    <w:rsid w:val="00342908"/>
    <w:rsid w:val="00346D89"/>
    <w:rsid w:val="00351AA0"/>
    <w:rsid w:val="003525F3"/>
    <w:rsid w:val="003631AC"/>
    <w:rsid w:val="0036456A"/>
    <w:rsid w:val="00372EBD"/>
    <w:rsid w:val="00380EBE"/>
    <w:rsid w:val="00386C0E"/>
    <w:rsid w:val="00394DD8"/>
    <w:rsid w:val="003957B8"/>
    <w:rsid w:val="003A300D"/>
    <w:rsid w:val="003A3AD5"/>
    <w:rsid w:val="003B13DD"/>
    <w:rsid w:val="003C289C"/>
    <w:rsid w:val="003D2D41"/>
    <w:rsid w:val="003D4C46"/>
    <w:rsid w:val="003D5B72"/>
    <w:rsid w:val="003F1CE7"/>
    <w:rsid w:val="003F542C"/>
    <w:rsid w:val="003F5AE0"/>
    <w:rsid w:val="0040244A"/>
    <w:rsid w:val="00404E67"/>
    <w:rsid w:val="0040686A"/>
    <w:rsid w:val="0042321B"/>
    <w:rsid w:val="004472F8"/>
    <w:rsid w:val="004542E9"/>
    <w:rsid w:val="00454754"/>
    <w:rsid w:val="0045598A"/>
    <w:rsid w:val="00463A06"/>
    <w:rsid w:val="004712E3"/>
    <w:rsid w:val="004807FD"/>
    <w:rsid w:val="004814C5"/>
    <w:rsid w:val="00482528"/>
    <w:rsid w:val="00485CFE"/>
    <w:rsid w:val="00491888"/>
    <w:rsid w:val="0049194D"/>
    <w:rsid w:val="004923E1"/>
    <w:rsid w:val="00497995"/>
    <w:rsid w:val="00497E99"/>
    <w:rsid w:val="004A230A"/>
    <w:rsid w:val="004A6C20"/>
    <w:rsid w:val="004B0650"/>
    <w:rsid w:val="004C0797"/>
    <w:rsid w:val="004C5E96"/>
    <w:rsid w:val="004D6429"/>
    <w:rsid w:val="004E5CCA"/>
    <w:rsid w:val="00511233"/>
    <w:rsid w:val="0051382B"/>
    <w:rsid w:val="00516954"/>
    <w:rsid w:val="00532B12"/>
    <w:rsid w:val="005413EA"/>
    <w:rsid w:val="005465D6"/>
    <w:rsid w:val="00547908"/>
    <w:rsid w:val="005571D7"/>
    <w:rsid w:val="00563771"/>
    <w:rsid w:val="00567B87"/>
    <w:rsid w:val="005769E4"/>
    <w:rsid w:val="00582EA1"/>
    <w:rsid w:val="00591540"/>
    <w:rsid w:val="00596F18"/>
    <w:rsid w:val="005B1207"/>
    <w:rsid w:val="005B3662"/>
    <w:rsid w:val="005B4602"/>
    <w:rsid w:val="005C0D07"/>
    <w:rsid w:val="005C4BED"/>
    <w:rsid w:val="005D0977"/>
    <w:rsid w:val="005D26A6"/>
    <w:rsid w:val="005D2C31"/>
    <w:rsid w:val="005D4BDD"/>
    <w:rsid w:val="005E4116"/>
    <w:rsid w:val="005F7220"/>
    <w:rsid w:val="0060003D"/>
    <w:rsid w:val="00600951"/>
    <w:rsid w:val="006049DF"/>
    <w:rsid w:val="00611A30"/>
    <w:rsid w:val="00616C74"/>
    <w:rsid w:val="0062522F"/>
    <w:rsid w:val="00626EB8"/>
    <w:rsid w:val="006312BA"/>
    <w:rsid w:val="00640031"/>
    <w:rsid w:val="00641D2A"/>
    <w:rsid w:val="006573B9"/>
    <w:rsid w:val="00657CD4"/>
    <w:rsid w:val="00660992"/>
    <w:rsid w:val="00664DAE"/>
    <w:rsid w:val="0066610F"/>
    <w:rsid w:val="00666893"/>
    <w:rsid w:val="00682D53"/>
    <w:rsid w:val="006878F1"/>
    <w:rsid w:val="00693C16"/>
    <w:rsid w:val="00693F11"/>
    <w:rsid w:val="00695503"/>
    <w:rsid w:val="006B25FC"/>
    <w:rsid w:val="006B7CA9"/>
    <w:rsid w:val="006C0490"/>
    <w:rsid w:val="006C457D"/>
    <w:rsid w:val="006C45AD"/>
    <w:rsid w:val="006C5687"/>
    <w:rsid w:val="006C6CB7"/>
    <w:rsid w:val="006C7DB8"/>
    <w:rsid w:val="006D1C18"/>
    <w:rsid w:val="006D652F"/>
    <w:rsid w:val="006D6ABC"/>
    <w:rsid w:val="006E4344"/>
    <w:rsid w:val="006E49BB"/>
    <w:rsid w:val="006E4CB4"/>
    <w:rsid w:val="006F14A9"/>
    <w:rsid w:val="006F259B"/>
    <w:rsid w:val="006F7795"/>
    <w:rsid w:val="00700AB0"/>
    <w:rsid w:val="0070269E"/>
    <w:rsid w:val="00705AF9"/>
    <w:rsid w:val="0070772A"/>
    <w:rsid w:val="00717527"/>
    <w:rsid w:val="00720E54"/>
    <w:rsid w:val="007213AA"/>
    <w:rsid w:val="00736065"/>
    <w:rsid w:val="007378CB"/>
    <w:rsid w:val="00745F9D"/>
    <w:rsid w:val="00745FA4"/>
    <w:rsid w:val="007534F1"/>
    <w:rsid w:val="00753E7F"/>
    <w:rsid w:val="0075451B"/>
    <w:rsid w:val="00754EB6"/>
    <w:rsid w:val="00757844"/>
    <w:rsid w:val="007624A5"/>
    <w:rsid w:val="0076382A"/>
    <w:rsid w:val="007678D7"/>
    <w:rsid w:val="0077274B"/>
    <w:rsid w:val="007746F1"/>
    <w:rsid w:val="007761C6"/>
    <w:rsid w:val="00783852"/>
    <w:rsid w:val="00783DC5"/>
    <w:rsid w:val="00785E02"/>
    <w:rsid w:val="00786451"/>
    <w:rsid w:val="007976C3"/>
    <w:rsid w:val="007A2E44"/>
    <w:rsid w:val="007B39C6"/>
    <w:rsid w:val="007C01BB"/>
    <w:rsid w:val="007D0723"/>
    <w:rsid w:val="007D2D45"/>
    <w:rsid w:val="007D4099"/>
    <w:rsid w:val="007E5367"/>
    <w:rsid w:val="008017E9"/>
    <w:rsid w:val="008018EC"/>
    <w:rsid w:val="00810245"/>
    <w:rsid w:val="00814B10"/>
    <w:rsid w:val="00817945"/>
    <w:rsid w:val="00833C1B"/>
    <w:rsid w:val="00840307"/>
    <w:rsid w:val="008443D2"/>
    <w:rsid w:val="00844A7A"/>
    <w:rsid w:val="00853031"/>
    <w:rsid w:val="00856822"/>
    <w:rsid w:val="008625B4"/>
    <w:rsid w:val="00865914"/>
    <w:rsid w:val="00867BF7"/>
    <w:rsid w:val="00870144"/>
    <w:rsid w:val="0087354C"/>
    <w:rsid w:val="00873C24"/>
    <w:rsid w:val="00876D00"/>
    <w:rsid w:val="00883664"/>
    <w:rsid w:val="00886766"/>
    <w:rsid w:val="00892AFB"/>
    <w:rsid w:val="00895D2D"/>
    <w:rsid w:val="008B00D7"/>
    <w:rsid w:val="008B0F63"/>
    <w:rsid w:val="008C1637"/>
    <w:rsid w:val="008C491C"/>
    <w:rsid w:val="008C5964"/>
    <w:rsid w:val="008D0386"/>
    <w:rsid w:val="008D2A3E"/>
    <w:rsid w:val="008D3CB6"/>
    <w:rsid w:val="008E4227"/>
    <w:rsid w:val="008F6BA1"/>
    <w:rsid w:val="00900375"/>
    <w:rsid w:val="009052E1"/>
    <w:rsid w:val="00910BBA"/>
    <w:rsid w:val="009138B9"/>
    <w:rsid w:val="009159E0"/>
    <w:rsid w:val="00922EAF"/>
    <w:rsid w:val="00923127"/>
    <w:rsid w:val="0092315E"/>
    <w:rsid w:val="009344ED"/>
    <w:rsid w:val="00942E9F"/>
    <w:rsid w:val="0094319A"/>
    <w:rsid w:val="00945D7A"/>
    <w:rsid w:val="009510A0"/>
    <w:rsid w:val="009535A3"/>
    <w:rsid w:val="009644E1"/>
    <w:rsid w:val="00965BA5"/>
    <w:rsid w:val="00994B24"/>
    <w:rsid w:val="009A1366"/>
    <w:rsid w:val="009A24E5"/>
    <w:rsid w:val="009A4D83"/>
    <w:rsid w:val="009B2CB1"/>
    <w:rsid w:val="009B32DE"/>
    <w:rsid w:val="009B56CB"/>
    <w:rsid w:val="009C26C9"/>
    <w:rsid w:val="009D5512"/>
    <w:rsid w:val="009E226B"/>
    <w:rsid w:val="009F16AD"/>
    <w:rsid w:val="009F51A9"/>
    <w:rsid w:val="00A15337"/>
    <w:rsid w:val="00A41671"/>
    <w:rsid w:val="00A512FA"/>
    <w:rsid w:val="00A601F4"/>
    <w:rsid w:val="00A60BF1"/>
    <w:rsid w:val="00A61682"/>
    <w:rsid w:val="00A621A3"/>
    <w:rsid w:val="00A652B2"/>
    <w:rsid w:val="00A67432"/>
    <w:rsid w:val="00A70525"/>
    <w:rsid w:val="00A73731"/>
    <w:rsid w:val="00A74A6B"/>
    <w:rsid w:val="00A83A75"/>
    <w:rsid w:val="00A90254"/>
    <w:rsid w:val="00A92D3C"/>
    <w:rsid w:val="00AA2671"/>
    <w:rsid w:val="00AB54FB"/>
    <w:rsid w:val="00AB5D18"/>
    <w:rsid w:val="00AB7542"/>
    <w:rsid w:val="00AC0F0B"/>
    <w:rsid w:val="00AC5FB6"/>
    <w:rsid w:val="00AD1AA0"/>
    <w:rsid w:val="00AD7107"/>
    <w:rsid w:val="00AF4BF5"/>
    <w:rsid w:val="00B02235"/>
    <w:rsid w:val="00B04758"/>
    <w:rsid w:val="00B0667F"/>
    <w:rsid w:val="00B11FD1"/>
    <w:rsid w:val="00B12359"/>
    <w:rsid w:val="00B161E3"/>
    <w:rsid w:val="00B17A6B"/>
    <w:rsid w:val="00B22F42"/>
    <w:rsid w:val="00B33BC8"/>
    <w:rsid w:val="00B35684"/>
    <w:rsid w:val="00B4464D"/>
    <w:rsid w:val="00B4507C"/>
    <w:rsid w:val="00B51B74"/>
    <w:rsid w:val="00B520A2"/>
    <w:rsid w:val="00B52660"/>
    <w:rsid w:val="00B5460F"/>
    <w:rsid w:val="00B70A98"/>
    <w:rsid w:val="00B72885"/>
    <w:rsid w:val="00B747E4"/>
    <w:rsid w:val="00B75FBA"/>
    <w:rsid w:val="00B763D9"/>
    <w:rsid w:val="00B82D43"/>
    <w:rsid w:val="00B92E5D"/>
    <w:rsid w:val="00B93B61"/>
    <w:rsid w:val="00B97998"/>
    <w:rsid w:val="00BB39C8"/>
    <w:rsid w:val="00BB4E57"/>
    <w:rsid w:val="00BB51CD"/>
    <w:rsid w:val="00BC64F2"/>
    <w:rsid w:val="00BC78A2"/>
    <w:rsid w:val="00BD3918"/>
    <w:rsid w:val="00BD7EE5"/>
    <w:rsid w:val="00BE0975"/>
    <w:rsid w:val="00BE112A"/>
    <w:rsid w:val="00BE33CA"/>
    <w:rsid w:val="00C1288E"/>
    <w:rsid w:val="00C15B2C"/>
    <w:rsid w:val="00C165FC"/>
    <w:rsid w:val="00C17A6E"/>
    <w:rsid w:val="00C2216F"/>
    <w:rsid w:val="00C22EFC"/>
    <w:rsid w:val="00C30CCB"/>
    <w:rsid w:val="00C365BA"/>
    <w:rsid w:val="00C461F5"/>
    <w:rsid w:val="00C5401A"/>
    <w:rsid w:val="00C57D7D"/>
    <w:rsid w:val="00C710C5"/>
    <w:rsid w:val="00C76C35"/>
    <w:rsid w:val="00C8415C"/>
    <w:rsid w:val="00C86A34"/>
    <w:rsid w:val="00C924F9"/>
    <w:rsid w:val="00C95C81"/>
    <w:rsid w:val="00CA13E2"/>
    <w:rsid w:val="00CA358D"/>
    <w:rsid w:val="00CA629E"/>
    <w:rsid w:val="00CC0C8F"/>
    <w:rsid w:val="00CC4373"/>
    <w:rsid w:val="00CC4518"/>
    <w:rsid w:val="00CC7887"/>
    <w:rsid w:val="00CD34D7"/>
    <w:rsid w:val="00CF19C9"/>
    <w:rsid w:val="00CF7602"/>
    <w:rsid w:val="00D04710"/>
    <w:rsid w:val="00D04D34"/>
    <w:rsid w:val="00D05765"/>
    <w:rsid w:val="00D10BAF"/>
    <w:rsid w:val="00D131D2"/>
    <w:rsid w:val="00D21509"/>
    <w:rsid w:val="00D22FC2"/>
    <w:rsid w:val="00D26A04"/>
    <w:rsid w:val="00D42EF7"/>
    <w:rsid w:val="00D4399A"/>
    <w:rsid w:val="00D461FC"/>
    <w:rsid w:val="00D61380"/>
    <w:rsid w:val="00D6489D"/>
    <w:rsid w:val="00D648AB"/>
    <w:rsid w:val="00DA0D7E"/>
    <w:rsid w:val="00DA758F"/>
    <w:rsid w:val="00DB7ED7"/>
    <w:rsid w:val="00DD2393"/>
    <w:rsid w:val="00DD4DF7"/>
    <w:rsid w:val="00DD5E96"/>
    <w:rsid w:val="00DE16BE"/>
    <w:rsid w:val="00DE6E15"/>
    <w:rsid w:val="00E12571"/>
    <w:rsid w:val="00E174CC"/>
    <w:rsid w:val="00E228BC"/>
    <w:rsid w:val="00E26489"/>
    <w:rsid w:val="00E31412"/>
    <w:rsid w:val="00E33028"/>
    <w:rsid w:val="00E37D56"/>
    <w:rsid w:val="00E41C7C"/>
    <w:rsid w:val="00E45680"/>
    <w:rsid w:val="00E5034C"/>
    <w:rsid w:val="00E50ED8"/>
    <w:rsid w:val="00E6052F"/>
    <w:rsid w:val="00E74972"/>
    <w:rsid w:val="00E77332"/>
    <w:rsid w:val="00E779E4"/>
    <w:rsid w:val="00E85BA9"/>
    <w:rsid w:val="00EA2ABF"/>
    <w:rsid w:val="00EB3D0C"/>
    <w:rsid w:val="00EC0F2C"/>
    <w:rsid w:val="00ED5540"/>
    <w:rsid w:val="00EE0FCE"/>
    <w:rsid w:val="00EF04C0"/>
    <w:rsid w:val="00EF4668"/>
    <w:rsid w:val="00F0408D"/>
    <w:rsid w:val="00F13497"/>
    <w:rsid w:val="00F161BD"/>
    <w:rsid w:val="00F16894"/>
    <w:rsid w:val="00F202C8"/>
    <w:rsid w:val="00F27CB7"/>
    <w:rsid w:val="00F31C0D"/>
    <w:rsid w:val="00F4658E"/>
    <w:rsid w:val="00F47842"/>
    <w:rsid w:val="00F5151B"/>
    <w:rsid w:val="00F51692"/>
    <w:rsid w:val="00F543E0"/>
    <w:rsid w:val="00F54D40"/>
    <w:rsid w:val="00F54DA0"/>
    <w:rsid w:val="00F87F08"/>
    <w:rsid w:val="00F92696"/>
    <w:rsid w:val="00FA39F3"/>
    <w:rsid w:val="00FA49DB"/>
    <w:rsid w:val="00FB1DEC"/>
    <w:rsid w:val="00FB29A9"/>
    <w:rsid w:val="00FC1274"/>
    <w:rsid w:val="00FC2617"/>
    <w:rsid w:val="00FC6E2D"/>
    <w:rsid w:val="00FD0E8C"/>
    <w:rsid w:val="00FD1211"/>
    <w:rsid w:val="00FD77D9"/>
    <w:rsid w:val="00FE3722"/>
    <w:rsid w:val="00FE4D4A"/>
    <w:rsid w:val="00FF57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38CF9"/>
  <w15:chartTrackingRefBased/>
  <w15:docId w15:val="{6BC8A34A-79FD-E044-9EBD-0975D4C33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551"/>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5309"/>
    <w:pPr>
      <w:ind w:left="720"/>
      <w:contextualSpacing/>
    </w:pPr>
  </w:style>
  <w:style w:type="numbering" w:customStyle="1" w:styleId="CurrentList1">
    <w:name w:val="Current List1"/>
    <w:uiPriority w:val="99"/>
    <w:rsid w:val="00F87F08"/>
    <w:pPr>
      <w:numPr>
        <w:numId w:val="16"/>
      </w:numPr>
    </w:pPr>
  </w:style>
  <w:style w:type="paragraph" w:customStyle="1" w:styleId="EndNoteBibliographyTitle">
    <w:name w:val="EndNote Bibliography Title"/>
    <w:basedOn w:val="Normal"/>
    <w:link w:val="EndNoteBibliographyTitleChar"/>
    <w:rsid w:val="00240F6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40F65"/>
    <w:rPr>
      <w:rFonts w:ascii="Calibri" w:eastAsia="Times New Roman" w:hAnsi="Calibri" w:cs="Calibri"/>
      <w:lang w:eastAsia="en-US"/>
    </w:rPr>
  </w:style>
  <w:style w:type="paragraph" w:customStyle="1" w:styleId="EndNoteBibliography">
    <w:name w:val="EndNote Bibliography"/>
    <w:basedOn w:val="Normal"/>
    <w:link w:val="EndNoteBibliographyChar"/>
    <w:rsid w:val="00240F65"/>
    <w:rPr>
      <w:rFonts w:ascii="Calibri" w:hAnsi="Calibri" w:cs="Calibri"/>
    </w:rPr>
  </w:style>
  <w:style w:type="character" w:customStyle="1" w:styleId="EndNoteBibliographyChar">
    <w:name w:val="EndNote Bibliography Char"/>
    <w:basedOn w:val="DefaultParagraphFont"/>
    <w:link w:val="EndNoteBibliography"/>
    <w:rsid w:val="00240F65"/>
    <w:rPr>
      <w:rFonts w:ascii="Calibri" w:eastAsia="Times New Roman" w:hAnsi="Calibri" w:cs="Calibri"/>
      <w:lang w:eastAsia="en-US"/>
    </w:rPr>
  </w:style>
  <w:style w:type="paragraph" w:styleId="Revision">
    <w:name w:val="Revision"/>
    <w:hidden/>
    <w:uiPriority w:val="99"/>
    <w:semiHidden/>
    <w:rsid w:val="003C289C"/>
  </w:style>
  <w:style w:type="character" w:styleId="Strong">
    <w:name w:val="Strong"/>
    <w:basedOn w:val="DefaultParagraphFont"/>
    <w:uiPriority w:val="22"/>
    <w:qFormat/>
    <w:rsid w:val="007B39C6"/>
    <w:rPr>
      <w:b/>
      <w:bCs/>
    </w:rPr>
  </w:style>
  <w:style w:type="paragraph" w:styleId="Footer">
    <w:name w:val="footer"/>
    <w:basedOn w:val="Normal"/>
    <w:link w:val="FooterChar"/>
    <w:uiPriority w:val="99"/>
    <w:unhideWhenUsed/>
    <w:rsid w:val="007534F1"/>
    <w:pPr>
      <w:tabs>
        <w:tab w:val="center" w:pos="4680"/>
        <w:tab w:val="right" w:pos="9360"/>
      </w:tabs>
    </w:pPr>
  </w:style>
  <w:style w:type="character" w:customStyle="1" w:styleId="FooterChar">
    <w:name w:val="Footer Char"/>
    <w:basedOn w:val="DefaultParagraphFont"/>
    <w:link w:val="Footer"/>
    <w:uiPriority w:val="99"/>
    <w:rsid w:val="007534F1"/>
    <w:rPr>
      <w:rFonts w:ascii="Times New Roman" w:eastAsia="Times New Roman" w:hAnsi="Times New Roman" w:cs="Times New Roman"/>
      <w:lang w:eastAsia="en-US"/>
    </w:rPr>
  </w:style>
  <w:style w:type="character" w:styleId="PageNumber">
    <w:name w:val="page number"/>
    <w:basedOn w:val="DefaultParagraphFont"/>
    <w:uiPriority w:val="99"/>
    <w:semiHidden/>
    <w:unhideWhenUsed/>
    <w:rsid w:val="007534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580543">
      <w:bodyDiv w:val="1"/>
      <w:marLeft w:val="0"/>
      <w:marRight w:val="0"/>
      <w:marTop w:val="0"/>
      <w:marBottom w:val="0"/>
      <w:divBdr>
        <w:top w:val="none" w:sz="0" w:space="0" w:color="auto"/>
        <w:left w:val="none" w:sz="0" w:space="0" w:color="auto"/>
        <w:bottom w:val="none" w:sz="0" w:space="0" w:color="auto"/>
        <w:right w:val="none" w:sz="0" w:space="0" w:color="auto"/>
      </w:divBdr>
    </w:div>
    <w:div w:id="450783391">
      <w:bodyDiv w:val="1"/>
      <w:marLeft w:val="0"/>
      <w:marRight w:val="0"/>
      <w:marTop w:val="0"/>
      <w:marBottom w:val="0"/>
      <w:divBdr>
        <w:top w:val="none" w:sz="0" w:space="0" w:color="auto"/>
        <w:left w:val="none" w:sz="0" w:space="0" w:color="auto"/>
        <w:bottom w:val="none" w:sz="0" w:space="0" w:color="auto"/>
        <w:right w:val="none" w:sz="0" w:space="0" w:color="auto"/>
      </w:divBdr>
    </w:div>
    <w:div w:id="704065986">
      <w:bodyDiv w:val="1"/>
      <w:marLeft w:val="0"/>
      <w:marRight w:val="0"/>
      <w:marTop w:val="0"/>
      <w:marBottom w:val="0"/>
      <w:divBdr>
        <w:top w:val="none" w:sz="0" w:space="0" w:color="auto"/>
        <w:left w:val="none" w:sz="0" w:space="0" w:color="auto"/>
        <w:bottom w:val="none" w:sz="0" w:space="0" w:color="auto"/>
        <w:right w:val="none" w:sz="0" w:space="0" w:color="auto"/>
      </w:divBdr>
    </w:div>
    <w:div w:id="1373922824">
      <w:bodyDiv w:val="1"/>
      <w:marLeft w:val="0"/>
      <w:marRight w:val="0"/>
      <w:marTop w:val="0"/>
      <w:marBottom w:val="0"/>
      <w:divBdr>
        <w:top w:val="none" w:sz="0" w:space="0" w:color="auto"/>
        <w:left w:val="none" w:sz="0" w:space="0" w:color="auto"/>
        <w:bottom w:val="none" w:sz="0" w:space="0" w:color="auto"/>
        <w:right w:val="none" w:sz="0" w:space="0" w:color="auto"/>
      </w:divBdr>
    </w:div>
    <w:div w:id="1956477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5</Pages>
  <Words>4167</Words>
  <Characters>23756</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ai Liu</dc:creator>
  <cp:keywords/>
  <dc:description/>
  <cp:lastModifiedBy>Zhao, Keji (NIH/NHLBI) [E]</cp:lastModifiedBy>
  <cp:revision>5</cp:revision>
  <cp:lastPrinted>2021-08-05T15:51:00Z</cp:lastPrinted>
  <dcterms:created xsi:type="dcterms:W3CDTF">2021-09-01T19:22:00Z</dcterms:created>
  <dcterms:modified xsi:type="dcterms:W3CDTF">2021-09-01T19:36:00Z</dcterms:modified>
</cp:coreProperties>
</file>